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D4391" w:rsidRDefault="00D07B66" w:rsidP="00263A48">
      <w:pPr>
        <w:spacing w:after="0"/>
        <w:jc w:val="center"/>
        <w:rPr>
          <w:rFonts w:ascii="Arial Narrow" w:hAnsi="Arial Narrow" w:cs="Times New Roman"/>
          <w:b/>
          <w:sz w:val="28"/>
        </w:rPr>
      </w:pPr>
      <w:r w:rsidRPr="004D4391">
        <w:rPr>
          <w:rFonts w:ascii="Arial Narrow" w:hAnsi="Arial Narrow" w:cs="Times New Roman"/>
          <w:b/>
          <w:sz w:val="28"/>
        </w:rPr>
        <w:t>“</w:t>
      </w:r>
      <w:r w:rsidR="00175653">
        <w:rPr>
          <w:rFonts w:ascii="Arial Narrow" w:hAnsi="Arial Narrow" w:cs="Times New Roman"/>
          <w:b/>
          <w:sz w:val="28"/>
        </w:rPr>
        <w:t>KOPING ODHA MENGHADAPI STIGMA DAN DISKRIMINASI DI PELAYANAN KESEHATAN</w:t>
      </w:r>
      <w:r w:rsidRPr="004D4391">
        <w:rPr>
          <w:rFonts w:ascii="Arial Narrow" w:hAnsi="Arial Narrow" w:cs="Times New Roman"/>
          <w:b/>
          <w:sz w:val="28"/>
        </w:rPr>
        <w:t>”</w:t>
      </w:r>
    </w:p>
    <w:p w:rsidR="00263A48" w:rsidRPr="00263A48" w:rsidRDefault="00263A48" w:rsidP="00263A48">
      <w:pPr>
        <w:spacing w:after="0" w:line="240" w:lineRule="auto"/>
        <w:jc w:val="center"/>
        <w:rPr>
          <w:rFonts w:ascii="Arial Narrow" w:hAnsi="Arial Narrow" w:cs="Times New Roman"/>
          <w:b/>
          <w:sz w:val="24"/>
        </w:rPr>
      </w:pPr>
    </w:p>
    <w:p w:rsidR="004D4391" w:rsidRPr="00C302A5" w:rsidRDefault="004D4391" w:rsidP="004D4391">
      <w:pPr>
        <w:spacing w:after="0" w:line="240" w:lineRule="auto"/>
        <w:jc w:val="center"/>
        <w:rPr>
          <w:rFonts w:ascii="Arial Narrow" w:hAnsi="Arial Narrow" w:cs="Times New Roman"/>
          <w:b/>
        </w:rPr>
      </w:pPr>
      <w:r w:rsidRPr="004D4391">
        <w:rPr>
          <w:rFonts w:ascii="Arial Narrow" w:hAnsi="Arial Narrow" w:cs="Times New Roman"/>
          <w:b/>
        </w:rPr>
        <w:t>Eva Kartika Hasibuan</w:t>
      </w:r>
      <w:r w:rsidRPr="004D4391">
        <w:rPr>
          <w:rFonts w:ascii="Arial Narrow" w:hAnsi="Arial Narrow" w:cs="Times New Roman"/>
          <w:b/>
          <w:vertAlign w:val="superscript"/>
        </w:rPr>
        <w:t>1</w:t>
      </w:r>
      <w:r w:rsidRPr="004D4391">
        <w:rPr>
          <w:rFonts w:ascii="Arial Narrow" w:hAnsi="Arial Narrow" w:cs="Times New Roman"/>
          <w:b/>
        </w:rPr>
        <w:t>, Novita Aryani</w:t>
      </w:r>
      <w:r w:rsidRPr="004D4391">
        <w:rPr>
          <w:rFonts w:ascii="Arial Narrow" w:hAnsi="Arial Narrow" w:cs="Times New Roman"/>
          <w:b/>
          <w:vertAlign w:val="superscript"/>
        </w:rPr>
        <w:t>1</w:t>
      </w:r>
      <w:r w:rsidR="00C302A5">
        <w:rPr>
          <w:rFonts w:ascii="Arial Narrow" w:hAnsi="Arial Narrow" w:cs="Times New Roman"/>
          <w:b/>
        </w:rPr>
        <w:t>, Galvani Volta Simanjuntak</w:t>
      </w:r>
    </w:p>
    <w:p w:rsidR="004D4391" w:rsidRPr="004D4391" w:rsidRDefault="004D4391" w:rsidP="004D4391">
      <w:pPr>
        <w:spacing w:after="0" w:line="240" w:lineRule="auto"/>
        <w:jc w:val="center"/>
        <w:rPr>
          <w:rFonts w:ascii="Times New Roman" w:hAnsi="Times New Roman" w:cs="Times New Roman"/>
          <w:sz w:val="24"/>
          <w:vertAlign w:val="superscript"/>
        </w:rPr>
      </w:pPr>
    </w:p>
    <w:p w:rsidR="004D4391" w:rsidRPr="00043E5D" w:rsidRDefault="004D4391" w:rsidP="004D4391">
      <w:pPr>
        <w:spacing w:after="0" w:line="240" w:lineRule="auto"/>
        <w:jc w:val="both"/>
        <w:rPr>
          <w:rFonts w:ascii="Arial Narrow" w:hAnsi="Arial Narrow" w:cs="Times New Roman"/>
          <w:b/>
        </w:rPr>
      </w:pPr>
      <w:r w:rsidRPr="00043E5D">
        <w:rPr>
          <w:rFonts w:ascii="Arial Narrow" w:hAnsi="Arial Narrow" w:cs="Times New Roman"/>
          <w:b/>
          <w:vertAlign w:val="superscript"/>
        </w:rPr>
        <w:t>1</w:t>
      </w:r>
      <w:r w:rsidRPr="00043E5D">
        <w:rPr>
          <w:rFonts w:ascii="Arial Narrow" w:hAnsi="Arial Narrow" w:cs="Times New Roman"/>
          <w:b/>
        </w:rPr>
        <w:t xml:space="preserve">Program Studi Ners, Universitas Sari Mutiara Indonesia </w:t>
      </w:r>
    </w:p>
    <w:p w:rsidR="004D4391" w:rsidRPr="00043E5D" w:rsidRDefault="004D4391" w:rsidP="004D4391">
      <w:pPr>
        <w:spacing w:after="0" w:line="240" w:lineRule="auto"/>
        <w:jc w:val="both"/>
        <w:rPr>
          <w:rFonts w:ascii="Arial Narrow" w:hAnsi="Arial Narrow" w:cs="Times New Roman"/>
          <w:b/>
        </w:rPr>
      </w:pPr>
      <w:r w:rsidRPr="00043E5D">
        <w:rPr>
          <w:rFonts w:ascii="Arial Narrow" w:hAnsi="Arial Narrow" w:cs="Times New Roman"/>
          <w:b/>
        </w:rPr>
        <w:t xml:space="preserve">Email: </w:t>
      </w:r>
      <w:r w:rsidR="007956F2" w:rsidRPr="00043E5D">
        <w:rPr>
          <w:rFonts w:ascii="Arial Narrow" w:hAnsi="Arial Narrow" w:cs="Times New Roman"/>
          <w:b/>
        </w:rPr>
        <w:t>evakartikahsb86@gmail.com</w:t>
      </w:r>
    </w:p>
    <w:p w:rsidR="00D07B66" w:rsidRPr="00043E5D" w:rsidRDefault="00D07B66" w:rsidP="00C32982">
      <w:pPr>
        <w:spacing w:after="0" w:line="240" w:lineRule="auto"/>
        <w:jc w:val="both"/>
        <w:rPr>
          <w:rFonts w:ascii="Arial Narrow" w:hAnsi="Arial Narrow" w:cs="Times New Roman"/>
          <w:sz w:val="24"/>
        </w:rPr>
      </w:pPr>
    </w:p>
    <w:p w:rsidR="004D4391" w:rsidRPr="00043E5D" w:rsidRDefault="00263A48" w:rsidP="00C32982">
      <w:pPr>
        <w:spacing w:after="0" w:line="240" w:lineRule="auto"/>
        <w:jc w:val="both"/>
        <w:rPr>
          <w:rFonts w:ascii="Arial Narrow" w:hAnsi="Arial Narrow" w:cs="Helvetica"/>
          <w:b/>
          <w:color w:val="000000"/>
          <w:szCs w:val="30"/>
          <w:shd w:val="clear" w:color="auto" w:fill="FFFFFF"/>
        </w:rPr>
      </w:pPr>
      <w:r w:rsidRPr="00043E5D">
        <w:rPr>
          <w:rFonts w:ascii="Arial Narrow" w:hAnsi="Arial Narrow" w:cs="Helvetica"/>
          <w:b/>
          <w:color w:val="000000"/>
          <w:szCs w:val="30"/>
          <w:shd w:val="clear" w:color="auto" w:fill="FFFFFF"/>
        </w:rPr>
        <w:t>ABSTRACK: COPING OF PEOPLE LIVING WITH HIV/AIDS FACE UP TO STIGMA AND DISCRIMINATION IN HEALTH PROVIDER</w:t>
      </w:r>
    </w:p>
    <w:p w:rsidR="00043E5D" w:rsidRPr="00043E5D" w:rsidRDefault="00043E5D" w:rsidP="00C32982">
      <w:pPr>
        <w:spacing w:after="0" w:line="240" w:lineRule="auto"/>
        <w:jc w:val="both"/>
        <w:rPr>
          <w:rFonts w:ascii="Arial Narrow" w:hAnsi="Arial Narrow" w:cs="Helvetica"/>
          <w:b/>
          <w:color w:val="000000"/>
          <w:szCs w:val="30"/>
          <w:shd w:val="clear" w:color="auto" w:fill="FFFFFF"/>
        </w:rPr>
      </w:pPr>
    </w:p>
    <w:p w:rsidR="00127F45" w:rsidRDefault="009E328E" w:rsidP="00127F45">
      <w:pPr>
        <w:spacing w:after="0"/>
        <w:jc w:val="both"/>
        <w:rPr>
          <w:rFonts w:ascii="Arial Narrow" w:hAnsi="Arial Narrow" w:cs="Times New Roman"/>
        </w:rPr>
      </w:pPr>
      <w:r w:rsidRPr="00263A48">
        <w:rPr>
          <w:rFonts w:ascii="Arial Narrow" w:hAnsi="Arial Narrow" w:cs="Helvetica"/>
          <w:b/>
          <w:color w:val="000000"/>
          <w:szCs w:val="30"/>
          <w:shd w:val="clear" w:color="auto" w:fill="FFFFFF"/>
        </w:rPr>
        <w:t>Background:</w:t>
      </w:r>
      <w:r w:rsidR="008A3D97" w:rsidRPr="00263A48">
        <w:rPr>
          <w:rFonts w:ascii="Arial Narrow" w:hAnsi="Arial Narrow" w:cs="Helvetica"/>
          <w:b/>
          <w:color w:val="000000"/>
          <w:szCs w:val="30"/>
          <w:shd w:val="clear" w:color="auto" w:fill="FFFFFF"/>
        </w:rPr>
        <w:t xml:space="preserve"> </w:t>
      </w:r>
      <w:r w:rsidR="008A3D97" w:rsidRPr="00263A48">
        <w:rPr>
          <w:rFonts w:ascii="Arial Narrow" w:hAnsi="Arial Narrow" w:cs="Times New Roman"/>
          <w:color w:val="000000"/>
          <w:szCs w:val="30"/>
          <w:shd w:val="clear" w:color="auto" w:fill="FFFFFF"/>
        </w:rPr>
        <w:t>People living with HIV/AIDS have a double problem. PL</w:t>
      </w:r>
      <w:r w:rsidR="00562635" w:rsidRPr="00263A48">
        <w:rPr>
          <w:rFonts w:ascii="Arial Narrow" w:hAnsi="Arial Narrow" w:cs="Times New Roman"/>
          <w:color w:val="000000"/>
          <w:szCs w:val="30"/>
          <w:shd w:val="clear" w:color="auto" w:fill="FFFFFF"/>
        </w:rPr>
        <w:t xml:space="preserve">WHA not only have </w:t>
      </w:r>
      <w:r w:rsidR="00562635" w:rsidRPr="00263A48">
        <w:rPr>
          <w:rFonts w:ascii="Arial Narrow" w:hAnsi="Arial Narrow" w:cs="Times New Roman"/>
        </w:rPr>
        <w:t>dec</w:t>
      </w:r>
      <w:r w:rsidR="00043E5D" w:rsidRPr="00263A48">
        <w:rPr>
          <w:rFonts w:ascii="Arial Narrow" w:hAnsi="Arial Narrow" w:cs="Times New Roman"/>
        </w:rPr>
        <w:t>reased physical abilities effect</w:t>
      </w:r>
      <w:r w:rsidR="00562635" w:rsidRPr="00263A48">
        <w:rPr>
          <w:rFonts w:ascii="Arial Narrow" w:hAnsi="Arial Narrow" w:cs="Times New Roman"/>
        </w:rPr>
        <w:t xml:space="preserve"> </w:t>
      </w:r>
      <w:r w:rsidR="00043E5D" w:rsidRPr="00263A48">
        <w:rPr>
          <w:rFonts w:ascii="Arial Narrow" w:hAnsi="Arial Narrow" w:cs="Times New Roman"/>
        </w:rPr>
        <w:t xml:space="preserve">immunodeficiency, but psychological and social problems also increase their burden. The health provider should be a place for </w:t>
      </w:r>
      <w:r w:rsidR="00127F45" w:rsidRPr="00263A48">
        <w:rPr>
          <w:rFonts w:ascii="Arial Narrow" w:hAnsi="Arial Narrow" w:cs="Times New Roman"/>
        </w:rPr>
        <w:t>PLWHA</w:t>
      </w:r>
      <w:r w:rsidR="00043E5D" w:rsidRPr="00263A48">
        <w:rPr>
          <w:rFonts w:ascii="Arial Narrow" w:hAnsi="Arial Narrow" w:cs="Times New Roman"/>
        </w:rPr>
        <w:t xml:space="preserve"> to get </w:t>
      </w:r>
      <w:r w:rsidR="005B2F32" w:rsidRPr="00263A48">
        <w:rPr>
          <w:rFonts w:ascii="Arial Narrow" w:hAnsi="Arial Narrow" w:cs="Times New Roman"/>
        </w:rPr>
        <w:t xml:space="preserve">the </w:t>
      </w:r>
      <w:r w:rsidR="00043E5D" w:rsidRPr="00263A48">
        <w:rPr>
          <w:rFonts w:ascii="Arial Narrow" w:hAnsi="Arial Narrow" w:cs="Times New Roman"/>
        </w:rPr>
        <w:t>right informatio</w:t>
      </w:r>
      <w:r w:rsidR="00127F45" w:rsidRPr="00263A48">
        <w:rPr>
          <w:rFonts w:ascii="Arial Narrow" w:hAnsi="Arial Narrow" w:cs="Times New Roman"/>
        </w:rPr>
        <w:t>n about HIV/AID</w:t>
      </w:r>
      <w:r w:rsidR="00263A48" w:rsidRPr="00263A48">
        <w:rPr>
          <w:rFonts w:ascii="Arial Narrow" w:hAnsi="Arial Narrow" w:cs="Times New Roman"/>
        </w:rPr>
        <w:t>S, but they</w:t>
      </w:r>
      <w:r w:rsidR="00127F45" w:rsidRPr="00263A48">
        <w:rPr>
          <w:rFonts w:ascii="Arial Narrow" w:hAnsi="Arial Narrow" w:cs="Times New Roman"/>
        </w:rPr>
        <w:t xml:space="preserve"> </w:t>
      </w:r>
      <w:r w:rsidR="00043E5D" w:rsidRPr="00263A48">
        <w:rPr>
          <w:rFonts w:ascii="Arial Narrow" w:hAnsi="Arial Narrow" w:cs="Times New Roman"/>
        </w:rPr>
        <w:t>follow to stigma</w:t>
      </w:r>
      <w:r w:rsidR="00127F45" w:rsidRPr="00263A48">
        <w:rPr>
          <w:rFonts w:ascii="Arial Narrow" w:hAnsi="Arial Narrow" w:cs="Times New Roman"/>
        </w:rPr>
        <w:t>tize and discriminate against them.</w:t>
      </w:r>
    </w:p>
    <w:p w:rsidR="00127F45" w:rsidRPr="00263A48" w:rsidRDefault="009E328E" w:rsidP="00127F45">
      <w:pPr>
        <w:spacing w:after="0" w:line="240" w:lineRule="auto"/>
        <w:jc w:val="both"/>
        <w:rPr>
          <w:rFonts w:ascii="Arial Narrow" w:hAnsi="Arial Narrow" w:cs="Helvetica"/>
          <w:color w:val="000000"/>
          <w:szCs w:val="30"/>
          <w:shd w:val="clear" w:color="auto" w:fill="FFFFFF"/>
        </w:rPr>
      </w:pPr>
      <w:r w:rsidRPr="00263A48">
        <w:rPr>
          <w:rFonts w:ascii="Arial Narrow" w:hAnsi="Arial Narrow" w:cs="Helvetica"/>
          <w:b/>
          <w:color w:val="000000"/>
          <w:szCs w:val="30"/>
          <w:shd w:val="clear" w:color="auto" w:fill="FFFFFF"/>
        </w:rPr>
        <w:t xml:space="preserve">Purpose : </w:t>
      </w:r>
      <w:r w:rsidR="00127F45" w:rsidRPr="00263A48">
        <w:rPr>
          <w:rFonts w:ascii="Arial Narrow" w:hAnsi="Arial Narrow" w:cs="Helvetica"/>
          <w:color w:val="000000"/>
          <w:szCs w:val="30"/>
          <w:shd w:val="clear" w:color="auto" w:fill="FFFFFF"/>
        </w:rPr>
        <w:t>to describe coping plwha face up to stigma and discrimination in health provider.</w:t>
      </w:r>
    </w:p>
    <w:p w:rsidR="009E328E" w:rsidRPr="00845003" w:rsidRDefault="009E328E" w:rsidP="00C32982">
      <w:pPr>
        <w:spacing w:after="0" w:line="240" w:lineRule="auto"/>
        <w:jc w:val="both"/>
        <w:rPr>
          <w:rFonts w:ascii="Arial Narrow" w:hAnsi="Arial Narrow" w:cs="Helvetica"/>
          <w:color w:val="000000"/>
          <w:szCs w:val="30"/>
          <w:shd w:val="clear" w:color="auto" w:fill="FFFFFF"/>
        </w:rPr>
      </w:pPr>
      <w:r w:rsidRPr="00263A48">
        <w:rPr>
          <w:rFonts w:ascii="Arial Narrow" w:hAnsi="Arial Narrow" w:cs="Helvetica"/>
          <w:b/>
          <w:color w:val="000000"/>
          <w:szCs w:val="30"/>
          <w:shd w:val="clear" w:color="auto" w:fill="FFFFFF"/>
        </w:rPr>
        <w:t>Methods</w:t>
      </w:r>
      <w:r w:rsidR="00263A48">
        <w:rPr>
          <w:rFonts w:ascii="Arial Narrow" w:hAnsi="Arial Narrow" w:cs="Helvetica"/>
          <w:b/>
          <w:color w:val="000000"/>
          <w:szCs w:val="30"/>
          <w:shd w:val="clear" w:color="auto" w:fill="FFFFFF"/>
        </w:rPr>
        <w:t>:</w:t>
      </w:r>
      <w:r w:rsidR="00127F45" w:rsidRPr="00263A48">
        <w:rPr>
          <w:rFonts w:ascii="Arial Narrow" w:hAnsi="Arial Narrow" w:cs="Helvetica"/>
          <w:b/>
          <w:color w:val="000000"/>
          <w:szCs w:val="30"/>
          <w:shd w:val="clear" w:color="auto" w:fill="FFFFFF"/>
        </w:rPr>
        <w:t xml:space="preserve"> </w:t>
      </w:r>
      <w:r w:rsidR="00127F45" w:rsidRPr="00263A48">
        <w:rPr>
          <w:rFonts w:ascii="Arial Narrow" w:hAnsi="Arial Narrow" w:cs="Helvetica"/>
          <w:color w:val="000000"/>
          <w:szCs w:val="30"/>
          <w:shd w:val="clear" w:color="auto" w:fill="FFFFFF"/>
        </w:rPr>
        <w:t>this research was a qualitative with a descriptive phenomenological approach.</w:t>
      </w:r>
      <w:r w:rsidR="00845003" w:rsidRPr="00263A48">
        <w:rPr>
          <w:rFonts w:ascii="Arial Narrow" w:hAnsi="Arial Narrow" w:cs="Helvetica"/>
          <w:color w:val="000000"/>
          <w:szCs w:val="30"/>
          <w:shd w:val="clear" w:color="auto" w:fill="FFFFFF"/>
        </w:rPr>
        <w:t xml:space="preserve"> The population of this </w:t>
      </w:r>
      <w:r w:rsidR="00263A48">
        <w:rPr>
          <w:rFonts w:ascii="Arial Narrow" w:hAnsi="Arial Narrow" w:cs="Helvetica"/>
          <w:color w:val="000000"/>
          <w:szCs w:val="30"/>
          <w:shd w:val="clear" w:color="auto" w:fill="FFFFFF"/>
        </w:rPr>
        <w:t>research</w:t>
      </w:r>
      <w:r w:rsidR="00845003" w:rsidRPr="00263A48">
        <w:rPr>
          <w:rFonts w:ascii="Arial Narrow" w:hAnsi="Arial Narrow" w:cs="Helvetica"/>
          <w:color w:val="000000"/>
          <w:szCs w:val="30"/>
          <w:shd w:val="clear" w:color="auto" w:fill="FFFFFF"/>
        </w:rPr>
        <w:t xml:space="preserve"> was PLWHA assisted by Medan Plus in Medan. The number of </w:t>
      </w:r>
      <w:r w:rsidR="00263A48">
        <w:rPr>
          <w:rFonts w:ascii="Arial Narrow" w:hAnsi="Arial Narrow" w:cs="Helvetica"/>
          <w:color w:val="000000"/>
          <w:szCs w:val="30"/>
          <w:shd w:val="clear" w:color="auto" w:fill="FFFFFF"/>
        </w:rPr>
        <w:t>samples</w:t>
      </w:r>
      <w:r w:rsidR="00845003" w:rsidRPr="00263A48">
        <w:rPr>
          <w:rFonts w:ascii="Arial Narrow" w:hAnsi="Arial Narrow" w:cs="Helvetica"/>
          <w:color w:val="000000"/>
          <w:szCs w:val="30"/>
          <w:shd w:val="clear" w:color="auto" w:fill="FFFFFF"/>
        </w:rPr>
        <w:t xml:space="preserve"> was 10 PLWHA </w:t>
      </w:r>
      <w:r w:rsidR="00263A48">
        <w:rPr>
          <w:rFonts w:ascii="Arial Narrow" w:hAnsi="Arial Narrow" w:cs="Helvetica"/>
          <w:color w:val="000000"/>
          <w:szCs w:val="30"/>
          <w:shd w:val="clear" w:color="auto" w:fill="FFFFFF"/>
        </w:rPr>
        <w:t>has taken</w:t>
      </w:r>
      <w:r w:rsidR="00845003" w:rsidRPr="00263A48">
        <w:rPr>
          <w:rFonts w:ascii="Arial Narrow" w:hAnsi="Arial Narrow" w:cs="Helvetica"/>
          <w:color w:val="000000"/>
          <w:szCs w:val="30"/>
          <w:shd w:val="clear" w:color="auto" w:fill="FFFFFF"/>
        </w:rPr>
        <w:t xml:space="preserve"> by purposive sampling technique. Criteria of </w:t>
      </w:r>
      <w:r w:rsidR="00263A48">
        <w:rPr>
          <w:rFonts w:ascii="Arial Narrow" w:hAnsi="Arial Narrow" w:cs="Helvetica"/>
          <w:color w:val="000000"/>
          <w:szCs w:val="30"/>
          <w:shd w:val="clear" w:color="auto" w:fill="FFFFFF"/>
        </w:rPr>
        <w:t>the sample</w:t>
      </w:r>
      <w:r w:rsidR="00845003" w:rsidRPr="00263A48">
        <w:rPr>
          <w:rFonts w:ascii="Arial Narrow" w:hAnsi="Arial Narrow" w:cs="Helvetica"/>
          <w:color w:val="000000"/>
          <w:szCs w:val="30"/>
          <w:shd w:val="clear" w:color="auto" w:fill="FFFFFF"/>
        </w:rPr>
        <w:t xml:space="preserve"> </w:t>
      </w:r>
      <w:r w:rsidR="00263A48">
        <w:rPr>
          <w:rFonts w:ascii="Arial Narrow" w:hAnsi="Arial Narrow" w:cs="Helvetica"/>
          <w:color w:val="000000"/>
          <w:szCs w:val="30"/>
          <w:shd w:val="clear" w:color="auto" w:fill="FFFFFF"/>
        </w:rPr>
        <w:t>were</w:t>
      </w:r>
      <w:r w:rsidR="00845003" w:rsidRPr="00263A48">
        <w:rPr>
          <w:rFonts w:ascii="Arial Narrow" w:hAnsi="Arial Narrow" w:cs="Helvetica"/>
          <w:color w:val="000000"/>
          <w:szCs w:val="30"/>
          <w:shd w:val="clear" w:color="auto" w:fill="FFFFFF"/>
        </w:rPr>
        <w:t xml:space="preserve"> PLWHA get treatment for ≥ 6 months and able to communication in Indonesia is well. Collect of data with in-depth interviews. Data analysis used Nvivo </w:t>
      </w:r>
      <w:r w:rsidR="00263A48">
        <w:rPr>
          <w:rFonts w:ascii="Arial Narrow" w:hAnsi="Arial Narrow" w:cs="Helvetica"/>
          <w:color w:val="000000"/>
          <w:szCs w:val="30"/>
          <w:shd w:val="clear" w:color="auto" w:fill="FFFFFF"/>
        </w:rPr>
        <w:t>version</w:t>
      </w:r>
      <w:r w:rsidR="00845003" w:rsidRPr="00263A48">
        <w:rPr>
          <w:rFonts w:ascii="Arial Narrow" w:hAnsi="Arial Narrow" w:cs="Helvetica"/>
          <w:color w:val="000000"/>
          <w:szCs w:val="30"/>
          <w:shd w:val="clear" w:color="auto" w:fill="FFFFFF"/>
        </w:rPr>
        <w:t xml:space="preserve"> 12</w:t>
      </w:r>
      <w:r w:rsidR="00746675">
        <w:rPr>
          <w:rFonts w:ascii="Arial Narrow" w:hAnsi="Arial Narrow" w:cs="Helvetica"/>
          <w:color w:val="000000"/>
          <w:szCs w:val="30"/>
          <w:shd w:val="clear" w:color="auto" w:fill="FFFFFF"/>
        </w:rPr>
        <w:t>.0</w:t>
      </w:r>
      <w:bookmarkStart w:id="0" w:name="_GoBack"/>
      <w:bookmarkEnd w:id="0"/>
      <w:r w:rsidR="00845003" w:rsidRPr="00263A48">
        <w:rPr>
          <w:rFonts w:ascii="Arial Narrow" w:hAnsi="Arial Narrow" w:cs="Helvetica"/>
          <w:color w:val="000000"/>
          <w:szCs w:val="30"/>
          <w:shd w:val="clear" w:color="auto" w:fill="FFFFFF"/>
        </w:rPr>
        <w:t xml:space="preserve"> trial.</w:t>
      </w:r>
    </w:p>
    <w:p w:rsidR="009E328E" w:rsidRPr="00263A48" w:rsidRDefault="00263A48" w:rsidP="00C32982">
      <w:pPr>
        <w:spacing w:after="0" w:line="240" w:lineRule="auto"/>
        <w:jc w:val="both"/>
        <w:rPr>
          <w:rFonts w:ascii="Arial Narrow" w:hAnsi="Arial Narrow" w:cs="Helvetica"/>
          <w:b/>
          <w:color w:val="000000"/>
          <w:szCs w:val="30"/>
          <w:shd w:val="clear" w:color="auto" w:fill="FFFFFF"/>
        </w:rPr>
      </w:pPr>
      <w:r w:rsidRPr="00263A48">
        <w:rPr>
          <w:rFonts w:ascii="Arial Narrow" w:hAnsi="Arial Narrow" w:cs="Helvetica"/>
          <w:b/>
          <w:color w:val="000000"/>
          <w:szCs w:val="30"/>
          <w:shd w:val="clear" w:color="auto" w:fill="FFFFFF"/>
        </w:rPr>
        <w:t>Results</w:t>
      </w:r>
      <w:r w:rsidR="009E328E" w:rsidRPr="00263A48">
        <w:rPr>
          <w:rFonts w:ascii="Arial Narrow" w:hAnsi="Arial Narrow" w:cs="Helvetica"/>
          <w:b/>
          <w:color w:val="000000"/>
          <w:szCs w:val="30"/>
          <w:shd w:val="clear" w:color="auto" w:fill="FFFFFF"/>
        </w:rPr>
        <w:t>:</w:t>
      </w:r>
      <w:r w:rsidR="00845003" w:rsidRPr="00263A48">
        <w:rPr>
          <w:rFonts w:ascii="Arial Narrow" w:hAnsi="Arial Narrow" w:cs="Helvetica"/>
          <w:b/>
          <w:color w:val="000000"/>
          <w:szCs w:val="30"/>
          <w:shd w:val="clear" w:color="auto" w:fill="FFFFFF"/>
        </w:rPr>
        <w:t xml:space="preserve"> </w:t>
      </w:r>
      <w:r w:rsidR="00845003" w:rsidRPr="00263A48">
        <w:rPr>
          <w:rFonts w:ascii="Arial Narrow" w:hAnsi="Arial Narrow" w:cs="Helvetica"/>
          <w:color w:val="000000"/>
          <w:szCs w:val="30"/>
          <w:shd w:val="clear" w:color="auto" w:fill="FFFFFF"/>
        </w:rPr>
        <w:t xml:space="preserve">result of data analysis </w:t>
      </w:r>
      <w:r w:rsidRPr="00263A48">
        <w:rPr>
          <w:rFonts w:ascii="Arial Narrow" w:hAnsi="Arial Narrow" w:cs="Helvetica"/>
          <w:color w:val="000000"/>
          <w:szCs w:val="30"/>
          <w:shd w:val="clear" w:color="auto" w:fill="FFFFFF"/>
        </w:rPr>
        <w:t>gets</w:t>
      </w:r>
      <w:r w:rsidR="005B2F32" w:rsidRPr="00263A48">
        <w:rPr>
          <w:rFonts w:ascii="Arial Narrow" w:hAnsi="Arial Narrow" w:cs="Helvetica"/>
          <w:color w:val="000000"/>
          <w:szCs w:val="30"/>
          <w:shd w:val="clear" w:color="auto" w:fill="FFFFFF"/>
        </w:rPr>
        <w:t xml:space="preserve"> three themes, 1) get stigmatize and discriminate from health workers, 2) have a psychological impact, and 3) continue treatment to </w:t>
      </w:r>
      <w:r w:rsidRPr="00263A48">
        <w:rPr>
          <w:rFonts w:ascii="Arial Narrow" w:hAnsi="Arial Narrow" w:cs="Helvetica"/>
          <w:color w:val="000000"/>
          <w:szCs w:val="30"/>
          <w:shd w:val="clear" w:color="auto" w:fill="FFFFFF"/>
        </w:rPr>
        <w:t>the health provider</w:t>
      </w:r>
      <w:r w:rsidR="005B2F32" w:rsidRPr="00263A48">
        <w:rPr>
          <w:rFonts w:ascii="Arial Narrow" w:hAnsi="Arial Narrow" w:cs="Helvetica"/>
          <w:color w:val="000000"/>
          <w:szCs w:val="30"/>
          <w:shd w:val="clear" w:color="auto" w:fill="FFFFFF"/>
        </w:rPr>
        <w:t>.</w:t>
      </w:r>
    </w:p>
    <w:p w:rsidR="009E328E" w:rsidRPr="00043E5D" w:rsidRDefault="009E328E" w:rsidP="00C32982">
      <w:pPr>
        <w:spacing w:after="0" w:line="240" w:lineRule="auto"/>
        <w:jc w:val="both"/>
        <w:rPr>
          <w:rFonts w:ascii="Arial Narrow" w:hAnsi="Arial Narrow" w:cs="Helvetica"/>
          <w:b/>
          <w:color w:val="000000"/>
          <w:szCs w:val="30"/>
          <w:shd w:val="clear" w:color="auto" w:fill="FFFFFF"/>
        </w:rPr>
      </w:pPr>
      <w:r w:rsidRPr="00263A48">
        <w:rPr>
          <w:rFonts w:ascii="Arial Narrow" w:hAnsi="Arial Narrow" w:cs="Helvetica"/>
          <w:b/>
          <w:color w:val="000000"/>
          <w:szCs w:val="30"/>
          <w:shd w:val="clear" w:color="auto" w:fill="FFFFFF"/>
        </w:rPr>
        <w:t xml:space="preserve">Conclusion: </w:t>
      </w:r>
      <w:r w:rsidR="005B2F32" w:rsidRPr="00263A48">
        <w:rPr>
          <w:rFonts w:ascii="Arial Narrow" w:hAnsi="Arial Narrow" w:cs="Helvetica"/>
          <w:b/>
          <w:color w:val="000000"/>
          <w:szCs w:val="30"/>
          <w:shd w:val="clear" w:color="auto" w:fill="FFFFFF"/>
        </w:rPr>
        <w:t xml:space="preserve">the </w:t>
      </w:r>
      <w:r w:rsidR="005B2F32" w:rsidRPr="00263A48">
        <w:rPr>
          <w:rFonts w:ascii="Arial Narrow" w:hAnsi="Arial Narrow" w:cs="Helvetica"/>
          <w:color w:val="000000"/>
          <w:szCs w:val="30"/>
          <w:shd w:val="clear" w:color="auto" w:fill="FFFFFF"/>
        </w:rPr>
        <w:t>PLWHA assisted by Medan Plus</w:t>
      </w:r>
      <w:r w:rsidR="005B2F32" w:rsidRPr="00263A48">
        <w:rPr>
          <w:rFonts w:ascii="Arial Narrow" w:hAnsi="Arial Narrow" w:cs="Helvetica"/>
          <w:b/>
          <w:color w:val="000000"/>
          <w:szCs w:val="30"/>
          <w:shd w:val="clear" w:color="auto" w:fill="FFFFFF"/>
        </w:rPr>
        <w:t xml:space="preserve"> </w:t>
      </w:r>
      <w:r w:rsidR="00263A48" w:rsidRPr="00263A48">
        <w:rPr>
          <w:rFonts w:ascii="Arial Narrow" w:hAnsi="Arial Narrow" w:cs="Helvetica"/>
          <w:color w:val="000000"/>
          <w:szCs w:val="30"/>
          <w:shd w:val="clear" w:color="auto" w:fill="FFFFFF"/>
        </w:rPr>
        <w:t>has</w:t>
      </w:r>
      <w:r w:rsidR="005B2F32" w:rsidRPr="00263A48">
        <w:rPr>
          <w:rFonts w:ascii="Arial Narrow" w:hAnsi="Arial Narrow" w:cs="Helvetica"/>
          <w:color w:val="000000"/>
          <w:szCs w:val="30"/>
          <w:shd w:val="clear" w:color="auto" w:fill="FFFFFF"/>
        </w:rPr>
        <w:t xml:space="preserve"> posit</w:t>
      </w:r>
      <w:r w:rsidR="00263A48" w:rsidRPr="00263A48">
        <w:rPr>
          <w:rFonts w:ascii="Arial Narrow" w:hAnsi="Arial Narrow" w:cs="Helvetica"/>
          <w:color w:val="000000"/>
          <w:szCs w:val="30"/>
          <w:shd w:val="clear" w:color="auto" w:fill="FFFFFF"/>
        </w:rPr>
        <w:t>ive</w:t>
      </w:r>
      <w:r w:rsidR="005B2F32" w:rsidRPr="00263A48">
        <w:rPr>
          <w:rFonts w:ascii="Arial Narrow" w:hAnsi="Arial Narrow" w:cs="Helvetica"/>
          <w:color w:val="000000"/>
          <w:szCs w:val="30"/>
          <w:shd w:val="clear" w:color="auto" w:fill="FFFFFF"/>
        </w:rPr>
        <w:t xml:space="preserve"> coping to face stigma and discrimination in health provider. Although PLWHA </w:t>
      </w:r>
      <w:r w:rsidR="00263A48">
        <w:rPr>
          <w:rFonts w:ascii="Arial Narrow" w:hAnsi="Arial Narrow" w:cs="Helvetica"/>
          <w:color w:val="000000"/>
          <w:szCs w:val="30"/>
          <w:shd w:val="clear" w:color="auto" w:fill="FFFFFF"/>
        </w:rPr>
        <w:t>accepts</w:t>
      </w:r>
      <w:r w:rsidR="005B2F32" w:rsidRPr="00263A48">
        <w:rPr>
          <w:rFonts w:ascii="Arial Narrow" w:hAnsi="Arial Narrow" w:cs="Helvetica"/>
          <w:color w:val="000000"/>
          <w:szCs w:val="30"/>
          <w:shd w:val="clear" w:color="auto" w:fill="FFFFFF"/>
        </w:rPr>
        <w:t xml:space="preserve"> stigma and discrimination, they keep going to treatment </w:t>
      </w:r>
      <w:r w:rsidR="00263A48">
        <w:rPr>
          <w:rFonts w:ascii="Arial Narrow" w:hAnsi="Arial Narrow" w:cs="Helvetica"/>
          <w:color w:val="000000"/>
          <w:szCs w:val="30"/>
          <w:shd w:val="clear" w:color="auto" w:fill="FFFFFF"/>
        </w:rPr>
        <w:t>in</w:t>
      </w:r>
      <w:r w:rsidR="005B2F32" w:rsidRPr="00263A48">
        <w:rPr>
          <w:rFonts w:ascii="Arial Narrow" w:hAnsi="Arial Narrow" w:cs="Helvetica"/>
          <w:color w:val="000000"/>
          <w:szCs w:val="30"/>
          <w:shd w:val="clear" w:color="auto" w:fill="FFFFFF"/>
        </w:rPr>
        <w:t xml:space="preserve"> health provider.</w:t>
      </w:r>
      <w:r w:rsidR="005B2F32">
        <w:rPr>
          <w:rFonts w:ascii="Arial Narrow" w:hAnsi="Arial Narrow" w:cs="Helvetica"/>
          <w:color w:val="000000"/>
          <w:szCs w:val="30"/>
          <w:shd w:val="clear" w:color="auto" w:fill="FFFFFF"/>
        </w:rPr>
        <w:t xml:space="preserve"> </w:t>
      </w:r>
      <w:r w:rsidR="005B2F32">
        <w:rPr>
          <w:rFonts w:ascii="Arial Narrow" w:hAnsi="Arial Narrow" w:cs="Helvetica"/>
          <w:b/>
          <w:color w:val="000000"/>
          <w:szCs w:val="30"/>
          <w:shd w:val="clear" w:color="auto" w:fill="FFFFFF"/>
        </w:rPr>
        <w:t xml:space="preserve"> </w:t>
      </w:r>
    </w:p>
    <w:p w:rsidR="009E328E" w:rsidRPr="00263A48" w:rsidRDefault="009E328E" w:rsidP="00C32982">
      <w:pPr>
        <w:spacing w:after="0" w:line="240" w:lineRule="auto"/>
        <w:jc w:val="both"/>
        <w:rPr>
          <w:rFonts w:ascii="Arial Narrow" w:hAnsi="Arial Narrow" w:cs="Times New Roman"/>
          <w:b/>
        </w:rPr>
      </w:pPr>
      <w:r w:rsidRPr="00263A48">
        <w:rPr>
          <w:rFonts w:ascii="Arial Narrow" w:hAnsi="Arial Narrow" w:cs="Times New Roman"/>
          <w:b/>
        </w:rPr>
        <w:t>Keyword</w:t>
      </w:r>
      <w:r w:rsidR="00263A48">
        <w:rPr>
          <w:rFonts w:ascii="Arial Narrow" w:hAnsi="Arial Narrow" w:cs="Times New Roman"/>
          <w:b/>
        </w:rPr>
        <w:t>:</w:t>
      </w:r>
      <w:r w:rsidRPr="00263A48">
        <w:rPr>
          <w:rFonts w:ascii="Arial Narrow" w:hAnsi="Arial Narrow" w:cs="Times New Roman"/>
          <w:b/>
        </w:rPr>
        <w:t xml:space="preserve"> Coping, Stigma, Discrimonation, Health provider</w:t>
      </w:r>
    </w:p>
    <w:p w:rsidR="006D69EE" w:rsidRDefault="006D69EE" w:rsidP="00C32982">
      <w:pPr>
        <w:spacing w:after="0" w:line="240" w:lineRule="auto"/>
        <w:jc w:val="both"/>
        <w:rPr>
          <w:rFonts w:ascii="Times New Roman" w:hAnsi="Times New Roman" w:cs="Times New Roman"/>
          <w:sz w:val="24"/>
        </w:rPr>
      </w:pPr>
    </w:p>
    <w:p w:rsidR="009E328E" w:rsidRPr="00263A48" w:rsidRDefault="009E328E" w:rsidP="00FD2B28">
      <w:pPr>
        <w:spacing w:after="0"/>
        <w:jc w:val="both"/>
        <w:rPr>
          <w:rFonts w:ascii="Arial Narrow" w:hAnsi="Arial Narrow" w:cs="Times New Roman"/>
        </w:rPr>
      </w:pPr>
      <w:r w:rsidRPr="00263A48">
        <w:rPr>
          <w:rFonts w:ascii="Arial Narrow" w:hAnsi="Arial Narrow" w:cs="Times New Roman"/>
          <w:b/>
        </w:rPr>
        <w:t>Latar belakang:</w:t>
      </w:r>
      <w:r w:rsidRPr="00263A48">
        <w:rPr>
          <w:rFonts w:ascii="Arial Narrow" w:hAnsi="Arial Narrow" w:cs="Times New Roman"/>
        </w:rPr>
        <w:t xml:space="preserve"> </w:t>
      </w:r>
      <w:r w:rsidR="00FD2B28" w:rsidRPr="00263A48">
        <w:rPr>
          <w:rFonts w:ascii="Arial Narrow" w:hAnsi="Arial Narrow" w:cs="Times New Roman"/>
        </w:rPr>
        <w:t xml:space="preserve">Orang dengan HIV/AIDS mengalami permasalahan ganda. </w:t>
      </w:r>
      <w:r w:rsidR="00992F88" w:rsidRPr="00263A48">
        <w:rPr>
          <w:rFonts w:ascii="Arial Narrow" w:hAnsi="Arial Narrow" w:cs="Times New Roman"/>
        </w:rPr>
        <w:t>ODHA tidak hanya mengalami penurunan kemampuan fisik akibat kekebalan tubuh yang menurun</w:t>
      </w:r>
      <w:r w:rsidR="00FD2B28" w:rsidRPr="00263A48">
        <w:rPr>
          <w:rFonts w:ascii="Arial Narrow" w:hAnsi="Arial Narrow" w:cs="Times New Roman"/>
        </w:rPr>
        <w:t xml:space="preserve">, tetapi </w:t>
      </w:r>
      <w:r w:rsidR="00992F88" w:rsidRPr="00263A48">
        <w:rPr>
          <w:rFonts w:ascii="Arial Narrow" w:hAnsi="Arial Narrow" w:cs="Times New Roman"/>
        </w:rPr>
        <w:t xml:space="preserve">permasalahan </w:t>
      </w:r>
      <w:r w:rsidR="00FD2B28" w:rsidRPr="00263A48">
        <w:rPr>
          <w:rFonts w:ascii="Arial Narrow" w:hAnsi="Arial Narrow" w:cs="Times New Roman"/>
        </w:rPr>
        <w:t xml:space="preserve">psikis dan sosial juga menambah beban permasalahan mereka. </w:t>
      </w:r>
      <w:r w:rsidR="006557CF" w:rsidRPr="00263A48">
        <w:rPr>
          <w:rFonts w:ascii="Arial Narrow" w:hAnsi="Arial Narrow" w:cs="Times New Roman"/>
        </w:rPr>
        <w:t>Pelayanan kesehatan</w:t>
      </w:r>
      <w:r w:rsidR="00043E5D" w:rsidRPr="00263A48">
        <w:rPr>
          <w:rFonts w:ascii="Arial Narrow" w:hAnsi="Arial Narrow" w:cs="Times New Roman"/>
        </w:rPr>
        <w:t xml:space="preserve"> yang </w:t>
      </w:r>
      <w:r w:rsidR="00FD2B28" w:rsidRPr="00263A48">
        <w:rPr>
          <w:rFonts w:ascii="Arial Narrow" w:hAnsi="Arial Narrow" w:cs="Times New Roman"/>
        </w:rPr>
        <w:t xml:space="preserve">seharusnya menjadi tempat mereka mendapatkan informasi yang benar mengenai penyakit mereka justru ikut menstigma dan mendiskriminasikan mereka. </w:t>
      </w:r>
    </w:p>
    <w:p w:rsidR="009E328E" w:rsidRPr="00263A48" w:rsidRDefault="009E328E" w:rsidP="00FD2B28">
      <w:pPr>
        <w:spacing w:after="0"/>
        <w:jc w:val="both"/>
        <w:rPr>
          <w:rFonts w:ascii="Arial Narrow" w:hAnsi="Arial Narrow" w:cs="Times New Roman"/>
        </w:rPr>
      </w:pPr>
      <w:r w:rsidRPr="00263A48">
        <w:rPr>
          <w:rFonts w:ascii="Arial Narrow" w:hAnsi="Arial Narrow" w:cs="Times New Roman"/>
          <w:b/>
        </w:rPr>
        <w:t>Tujuan:</w:t>
      </w:r>
      <w:r w:rsidRPr="00263A48">
        <w:rPr>
          <w:rFonts w:ascii="Arial Narrow" w:hAnsi="Arial Narrow" w:cs="Times New Roman"/>
        </w:rPr>
        <w:t xml:space="preserve"> </w:t>
      </w:r>
      <w:r w:rsidR="008A3D97" w:rsidRPr="00263A48">
        <w:rPr>
          <w:rFonts w:ascii="Arial Narrow" w:hAnsi="Arial Narrow" w:cs="Times New Roman"/>
        </w:rPr>
        <w:t>U</w:t>
      </w:r>
      <w:r w:rsidRPr="00263A48">
        <w:rPr>
          <w:rFonts w:ascii="Arial Narrow" w:hAnsi="Arial Narrow" w:cs="Times New Roman"/>
        </w:rPr>
        <w:t xml:space="preserve">ntuk menggambarkan koping odha dalam menghadapi stigma dan diskriminasi di pelayanan kesehatan. </w:t>
      </w:r>
    </w:p>
    <w:p w:rsidR="009E328E" w:rsidRPr="00263A48" w:rsidRDefault="009E328E" w:rsidP="00FD2B28">
      <w:pPr>
        <w:spacing w:after="0"/>
        <w:jc w:val="both"/>
        <w:rPr>
          <w:rFonts w:ascii="Arial Narrow" w:hAnsi="Arial Narrow" w:cs="Times New Roman"/>
        </w:rPr>
      </w:pPr>
      <w:r w:rsidRPr="00263A48">
        <w:rPr>
          <w:rFonts w:ascii="Arial Narrow" w:hAnsi="Arial Narrow" w:cs="Times New Roman"/>
          <w:b/>
        </w:rPr>
        <w:t>Metode:</w:t>
      </w:r>
      <w:r w:rsidRPr="00263A48">
        <w:rPr>
          <w:rFonts w:ascii="Arial Narrow" w:hAnsi="Arial Narrow" w:cs="Times New Roman"/>
        </w:rPr>
        <w:t xml:space="preserve"> </w:t>
      </w:r>
      <w:r w:rsidR="00FD2B28" w:rsidRPr="00263A48">
        <w:rPr>
          <w:rFonts w:ascii="Arial Narrow" w:hAnsi="Arial Narrow" w:cs="Times New Roman"/>
        </w:rPr>
        <w:t xml:space="preserve">Penelitian ini merupakan penelitian kualitatif dengan </w:t>
      </w:r>
      <w:r w:rsidR="00D07B66" w:rsidRPr="00263A48">
        <w:rPr>
          <w:rFonts w:ascii="Arial Narrow" w:hAnsi="Arial Narrow" w:cs="Times New Roman"/>
        </w:rPr>
        <w:t>pendekatan</w:t>
      </w:r>
      <w:r w:rsidR="00FD2B28" w:rsidRPr="00263A48">
        <w:rPr>
          <w:rFonts w:ascii="Arial Narrow" w:hAnsi="Arial Narrow" w:cs="Times New Roman"/>
        </w:rPr>
        <w:t xml:space="preserve"> fenome</w:t>
      </w:r>
      <w:r w:rsidRPr="00263A48">
        <w:rPr>
          <w:rFonts w:ascii="Arial Narrow" w:hAnsi="Arial Narrow" w:cs="Times New Roman"/>
        </w:rPr>
        <w:t>nologi deskriptif</w:t>
      </w:r>
      <w:r w:rsidR="008A4E1B" w:rsidRPr="00263A48">
        <w:rPr>
          <w:rFonts w:ascii="Arial Narrow" w:hAnsi="Arial Narrow" w:cs="Times New Roman"/>
        </w:rPr>
        <w:t xml:space="preserve">. Populasi </w:t>
      </w:r>
      <w:r w:rsidR="00FD2B28" w:rsidRPr="00263A48">
        <w:rPr>
          <w:rFonts w:ascii="Arial Narrow" w:hAnsi="Arial Narrow" w:cs="Times New Roman"/>
        </w:rPr>
        <w:t>penelitian ini adalah ODHA dampingan Medan Plus</w:t>
      </w:r>
      <w:r w:rsidR="0058202D" w:rsidRPr="00263A48">
        <w:rPr>
          <w:rFonts w:ascii="Arial Narrow" w:hAnsi="Arial Narrow" w:cs="Times New Roman"/>
        </w:rPr>
        <w:t xml:space="preserve"> di Kota Medan</w:t>
      </w:r>
      <w:r w:rsidR="00FD2B28" w:rsidRPr="00263A48">
        <w:rPr>
          <w:rFonts w:ascii="Arial Narrow" w:hAnsi="Arial Narrow" w:cs="Times New Roman"/>
        </w:rPr>
        <w:t xml:space="preserve">. </w:t>
      </w:r>
      <w:r w:rsidR="008A3D97" w:rsidRPr="00263A48">
        <w:rPr>
          <w:rFonts w:ascii="Arial Narrow" w:hAnsi="Arial Narrow" w:cs="Times New Roman"/>
        </w:rPr>
        <w:t>Jumlah partisipan sebanyak 10</w:t>
      </w:r>
      <w:r w:rsidR="008A4E1B" w:rsidRPr="00263A48">
        <w:rPr>
          <w:rFonts w:ascii="Arial Narrow" w:hAnsi="Arial Narrow" w:cs="Times New Roman"/>
        </w:rPr>
        <w:t xml:space="preserve"> orang yang  </w:t>
      </w:r>
      <w:r w:rsidR="00FD2B28" w:rsidRPr="00263A48">
        <w:rPr>
          <w:rFonts w:ascii="Arial Narrow" w:hAnsi="Arial Narrow" w:cs="Times New Roman"/>
        </w:rPr>
        <w:t xml:space="preserve">diambil dengan teknik </w:t>
      </w:r>
      <w:r w:rsidR="00FD2B28" w:rsidRPr="00263A48">
        <w:rPr>
          <w:rFonts w:ascii="Arial Narrow" w:hAnsi="Arial Narrow" w:cs="Times New Roman"/>
          <w:i/>
        </w:rPr>
        <w:t>purposive sampling</w:t>
      </w:r>
      <w:r w:rsidR="00FD2B28" w:rsidRPr="00263A48">
        <w:rPr>
          <w:rFonts w:ascii="Arial Narrow" w:hAnsi="Arial Narrow" w:cs="Times New Roman"/>
        </w:rPr>
        <w:t xml:space="preserve"> dengan kriteria ODHA yan</w:t>
      </w:r>
      <w:r w:rsidR="008A3D97" w:rsidRPr="00263A48">
        <w:rPr>
          <w:rFonts w:ascii="Arial Narrow" w:hAnsi="Arial Narrow" w:cs="Times New Roman"/>
        </w:rPr>
        <w:t>g telah menjalani pengobatan ≥ 6</w:t>
      </w:r>
      <w:r w:rsidR="00FD2B28" w:rsidRPr="00263A48">
        <w:rPr>
          <w:rFonts w:ascii="Arial Narrow" w:hAnsi="Arial Narrow" w:cs="Times New Roman"/>
        </w:rPr>
        <w:t xml:space="preserve"> bulan, mampu berkomunikasi dengan baik dalam bahasa Indonesia</w:t>
      </w:r>
      <w:r w:rsidR="008A4E1B" w:rsidRPr="00263A48">
        <w:rPr>
          <w:rFonts w:ascii="Arial Narrow" w:hAnsi="Arial Narrow" w:cs="Times New Roman"/>
        </w:rPr>
        <w:t xml:space="preserve">. </w:t>
      </w:r>
      <w:r w:rsidR="00D07B66" w:rsidRPr="00263A48">
        <w:rPr>
          <w:rFonts w:ascii="Arial Narrow" w:hAnsi="Arial Narrow" w:cs="Times New Roman"/>
        </w:rPr>
        <w:t xml:space="preserve">Pengumpulan data </w:t>
      </w:r>
      <w:r w:rsidR="008A4E1B" w:rsidRPr="00263A48">
        <w:rPr>
          <w:rFonts w:ascii="Arial Narrow" w:hAnsi="Arial Narrow" w:cs="Times New Roman"/>
        </w:rPr>
        <w:t xml:space="preserve">dengan wawancara mendalam. Data </w:t>
      </w:r>
      <w:r w:rsidR="00D07B66" w:rsidRPr="00263A48">
        <w:rPr>
          <w:rFonts w:ascii="Arial Narrow" w:hAnsi="Arial Narrow" w:cs="Times New Roman"/>
        </w:rPr>
        <w:t>dianalisis dengan menggunakan softwa</w:t>
      </w:r>
      <w:r w:rsidR="00992F88" w:rsidRPr="00263A48">
        <w:rPr>
          <w:rFonts w:ascii="Arial Narrow" w:hAnsi="Arial Narrow" w:cs="Times New Roman"/>
        </w:rPr>
        <w:t>r</w:t>
      </w:r>
      <w:r w:rsidR="00D07B66" w:rsidRPr="00263A48">
        <w:rPr>
          <w:rFonts w:ascii="Arial Narrow" w:hAnsi="Arial Narrow" w:cs="Times New Roman"/>
        </w:rPr>
        <w:t>e N.Vivo versi 12</w:t>
      </w:r>
      <w:r w:rsidR="00720686">
        <w:rPr>
          <w:rFonts w:ascii="Arial Narrow" w:hAnsi="Arial Narrow" w:cs="Times New Roman"/>
        </w:rPr>
        <w:t>.0</w:t>
      </w:r>
      <w:r w:rsidR="00D07B66" w:rsidRPr="00263A48">
        <w:rPr>
          <w:rFonts w:ascii="Arial Narrow" w:hAnsi="Arial Narrow" w:cs="Times New Roman"/>
        </w:rPr>
        <w:t xml:space="preserve"> trial. </w:t>
      </w:r>
    </w:p>
    <w:p w:rsidR="009E328E" w:rsidRPr="00263A48" w:rsidRDefault="00992F88" w:rsidP="00FD2B28">
      <w:pPr>
        <w:spacing w:after="0"/>
        <w:jc w:val="both"/>
        <w:rPr>
          <w:rFonts w:ascii="Arial Narrow" w:hAnsi="Arial Narrow" w:cs="Times New Roman"/>
        </w:rPr>
      </w:pPr>
      <w:r w:rsidRPr="00263A48">
        <w:rPr>
          <w:rFonts w:ascii="Arial Narrow" w:hAnsi="Arial Narrow" w:cs="Times New Roman"/>
          <w:b/>
        </w:rPr>
        <w:t>H</w:t>
      </w:r>
      <w:r w:rsidR="009E328E" w:rsidRPr="00263A48">
        <w:rPr>
          <w:rFonts w:ascii="Arial Narrow" w:hAnsi="Arial Narrow" w:cs="Times New Roman"/>
          <w:b/>
        </w:rPr>
        <w:t>asil:</w:t>
      </w:r>
      <w:r w:rsidR="009E328E" w:rsidRPr="00263A48">
        <w:rPr>
          <w:rFonts w:ascii="Arial Narrow" w:hAnsi="Arial Narrow" w:cs="Times New Roman"/>
        </w:rPr>
        <w:t xml:space="preserve"> Hasil analisis data mendapatkan  </w:t>
      </w:r>
      <w:r w:rsidR="005B2F32" w:rsidRPr="00263A48">
        <w:rPr>
          <w:rFonts w:ascii="Arial Narrow" w:hAnsi="Arial Narrow" w:cs="Times New Roman"/>
        </w:rPr>
        <w:t xml:space="preserve">tiga </w:t>
      </w:r>
      <w:r w:rsidR="002C36D2" w:rsidRPr="00263A48">
        <w:rPr>
          <w:rFonts w:ascii="Arial Narrow" w:hAnsi="Arial Narrow" w:cs="Times New Roman"/>
        </w:rPr>
        <w:t xml:space="preserve">tema yaitu 1) mendapatkan stigma dan diskriminasi dari petugas kesehatan, 2) </w:t>
      </w:r>
      <w:r w:rsidR="007956F2" w:rsidRPr="00263A48">
        <w:rPr>
          <w:rFonts w:ascii="Arial Narrow" w:hAnsi="Arial Narrow" w:cs="Times New Roman"/>
        </w:rPr>
        <w:t>Mengalami dampak secara psikologis, 3) M</w:t>
      </w:r>
      <w:r w:rsidR="002C36D2" w:rsidRPr="00263A48">
        <w:rPr>
          <w:rFonts w:ascii="Arial Narrow" w:hAnsi="Arial Narrow" w:cs="Times New Roman"/>
        </w:rPr>
        <w:t xml:space="preserve">elanjutkan pengobatan ke pelayanan kesehatan. </w:t>
      </w:r>
    </w:p>
    <w:p w:rsidR="006D69EE" w:rsidRPr="00263A48" w:rsidRDefault="009E328E" w:rsidP="00FD2B28">
      <w:pPr>
        <w:spacing w:after="0"/>
        <w:jc w:val="both"/>
        <w:rPr>
          <w:rFonts w:ascii="Arial Narrow" w:hAnsi="Arial Narrow" w:cs="Times New Roman"/>
        </w:rPr>
      </w:pPr>
      <w:r w:rsidRPr="00263A48">
        <w:rPr>
          <w:rFonts w:ascii="Arial Narrow" w:hAnsi="Arial Narrow" w:cs="Times New Roman"/>
          <w:b/>
        </w:rPr>
        <w:t>Kesimpulan:</w:t>
      </w:r>
      <w:r w:rsidR="007956F2" w:rsidRPr="00263A48">
        <w:rPr>
          <w:rFonts w:ascii="Arial Narrow" w:hAnsi="Arial Narrow" w:cs="Times New Roman"/>
        </w:rPr>
        <w:t xml:space="preserve"> O</w:t>
      </w:r>
      <w:r w:rsidRPr="00263A48">
        <w:rPr>
          <w:rFonts w:ascii="Arial Narrow" w:hAnsi="Arial Narrow" w:cs="Times New Roman"/>
        </w:rPr>
        <w:t xml:space="preserve">dha memiliki koping yang positif  dalam menghadapi stigma dan diskriminasi sehingga odha tetap melanjutkan pengobatan di pelayanan kesehatan. </w:t>
      </w:r>
    </w:p>
    <w:p w:rsidR="009E328E" w:rsidRPr="00263A48" w:rsidRDefault="009E328E" w:rsidP="00FD2B28">
      <w:pPr>
        <w:spacing w:after="0"/>
        <w:jc w:val="both"/>
        <w:rPr>
          <w:rFonts w:ascii="Arial Narrow" w:hAnsi="Arial Narrow" w:cs="Times New Roman"/>
        </w:rPr>
      </w:pPr>
    </w:p>
    <w:p w:rsidR="00992F88" w:rsidRPr="00263A48" w:rsidRDefault="006D69EE" w:rsidP="00FD2B28">
      <w:pPr>
        <w:spacing w:after="0"/>
        <w:jc w:val="both"/>
        <w:rPr>
          <w:rFonts w:ascii="Arial Narrow" w:hAnsi="Arial Narrow" w:cs="Times New Roman"/>
        </w:rPr>
      </w:pPr>
      <w:r w:rsidRPr="00263A48">
        <w:rPr>
          <w:rFonts w:ascii="Arial Narrow" w:hAnsi="Arial Narrow" w:cs="Times New Roman"/>
        </w:rPr>
        <w:t xml:space="preserve">Kata Kunci : </w:t>
      </w:r>
      <w:r w:rsidR="009E328E" w:rsidRPr="00263A48">
        <w:rPr>
          <w:rFonts w:ascii="Arial Narrow" w:hAnsi="Arial Narrow" w:cs="Times New Roman"/>
        </w:rPr>
        <w:t>Koping</w:t>
      </w:r>
      <w:r w:rsidRPr="00263A48">
        <w:rPr>
          <w:rFonts w:ascii="Arial Narrow" w:hAnsi="Arial Narrow" w:cs="Times New Roman"/>
        </w:rPr>
        <w:t xml:space="preserve">, </w:t>
      </w:r>
      <w:r w:rsidR="009E328E" w:rsidRPr="00263A48">
        <w:rPr>
          <w:rFonts w:ascii="Arial Narrow" w:hAnsi="Arial Narrow" w:cs="Times New Roman"/>
        </w:rPr>
        <w:t>Stigma, Diskriminasi, Pelayanan Kesehatan</w:t>
      </w:r>
    </w:p>
    <w:p w:rsidR="00992F88" w:rsidRDefault="00992F88" w:rsidP="00263A48">
      <w:pPr>
        <w:spacing w:after="0" w:line="240" w:lineRule="auto"/>
        <w:jc w:val="both"/>
        <w:rPr>
          <w:rFonts w:ascii="Times New Roman" w:hAnsi="Times New Roman" w:cs="Times New Roman"/>
          <w:sz w:val="24"/>
        </w:rPr>
      </w:pPr>
    </w:p>
    <w:p w:rsidR="00263A48" w:rsidRDefault="00263A48" w:rsidP="00043E5D">
      <w:pPr>
        <w:spacing w:after="0" w:line="240" w:lineRule="auto"/>
        <w:jc w:val="both"/>
        <w:rPr>
          <w:rFonts w:ascii="Arial Narrow" w:hAnsi="Arial Narrow" w:cs="Times New Roman"/>
          <w:b/>
        </w:rPr>
        <w:sectPr w:rsidR="00263A48" w:rsidSect="00043E5D">
          <w:pgSz w:w="11907" w:h="16838" w:code="9"/>
          <w:pgMar w:top="1701" w:right="1134" w:bottom="1134" w:left="1701" w:header="567" w:footer="567" w:gutter="0"/>
          <w:cols w:space="720"/>
          <w:docGrid w:linePitch="360"/>
        </w:sectPr>
      </w:pPr>
    </w:p>
    <w:p w:rsidR="00992F88" w:rsidRPr="00263A48" w:rsidRDefault="00263A48" w:rsidP="00043E5D">
      <w:pPr>
        <w:spacing w:after="0" w:line="240" w:lineRule="auto"/>
        <w:jc w:val="both"/>
        <w:rPr>
          <w:rFonts w:ascii="Arial Narrow" w:hAnsi="Arial Narrow" w:cs="Times New Roman"/>
          <w:b/>
        </w:rPr>
      </w:pPr>
      <w:r w:rsidRPr="00263A48">
        <w:rPr>
          <w:rFonts w:ascii="Arial Narrow" w:hAnsi="Arial Narrow" w:cs="Times New Roman"/>
          <w:b/>
        </w:rPr>
        <w:lastRenderedPageBreak/>
        <w:t>PENDAHULUAN</w:t>
      </w:r>
    </w:p>
    <w:p w:rsidR="00D919E5" w:rsidRPr="00263A48" w:rsidRDefault="00D919E5" w:rsidP="00263A48">
      <w:pPr>
        <w:spacing w:after="0" w:line="240" w:lineRule="auto"/>
        <w:ind w:firstLine="284"/>
        <w:jc w:val="both"/>
        <w:rPr>
          <w:rFonts w:ascii="Arial Narrow" w:eastAsia="Times New Roman" w:hAnsi="Arial Narrow" w:cs="Times New Roman"/>
          <w:color w:val="000000"/>
          <w:spacing w:val="4"/>
        </w:rPr>
      </w:pPr>
      <w:r w:rsidRPr="00263A48">
        <w:rPr>
          <w:rFonts w:ascii="Arial Narrow" w:hAnsi="Arial Narrow" w:cs="Times New Roman"/>
          <w:i/>
          <w:iCs/>
          <w:color w:val="000000"/>
        </w:rPr>
        <w:t xml:space="preserve">Human Immunodeficiency virus </w:t>
      </w:r>
      <w:r w:rsidRPr="00263A48">
        <w:rPr>
          <w:rFonts w:ascii="Arial Narrow" w:hAnsi="Arial Narrow" w:cs="Times New Roman"/>
          <w:color w:val="000000"/>
        </w:rPr>
        <w:t xml:space="preserve">(HIV) dan </w:t>
      </w:r>
      <w:r w:rsidRPr="00263A48">
        <w:rPr>
          <w:rFonts w:ascii="Arial Narrow" w:hAnsi="Arial Narrow" w:cs="Times New Roman"/>
          <w:i/>
          <w:iCs/>
          <w:color w:val="000000"/>
        </w:rPr>
        <w:t xml:space="preserve">Acquired Immune Deficiency Syndrome </w:t>
      </w:r>
      <w:r w:rsidRPr="00263A48">
        <w:rPr>
          <w:rFonts w:ascii="Arial Narrow" w:hAnsi="Arial Narrow" w:cs="Times New Roman"/>
          <w:color w:val="000000"/>
        </w:rPr>
        <w:t>(AIDS) masih</w:t>
      </w:r>
      <w:r w:rsidR="006B0149" w:rsidRPr="00263A48">
        <w:rPr>
          <w:rFonts w:ascii="Arial Narrow" w:hAnsi="Arial Narrow" w:cs="Times New Roman"/>
          <w:color w:val="000000"/>
        </w:rPr>
        <w:t xml:space="preserve"> </w:t>
      </w:r>
      <w:r w:rsidRPr="00263A48">
        <w:rPr>
          <w:rFonts w:ascii="Arial Narrow" w:hAnsi="Arial Narrow" w:cs="Times New Roman"/>
          <w:color w:val="000000"/>
        </w:rPr>
        <w:t xml:space="preserve">menjadi masalah kesehatan global sampai </w:t>
      </w:r>
      <w:r w:rsidRPr="00263A48">
        <w:rPr>
          <w:rFonts w:ascii="Arial Narrow" w:hAnsi="Arial Narrow" w:cs="Times New Roman"/>
          <w:color w:val="000000"/>
        </w:rPr>
        <w:lastRenderedPageBreak/>
        <w:t xml:space="preserve">saat ini. Meskipun laju </w:t>
      </w:r>
      <w:r w:rsidR="006B0149" w:rsidRPr="00263A48">
        <w:rPr>
          <w:rFonts w:ascii="Arial Narrow" w:hAnsi="Arial Narrow" w:cs="Times New Roman"/>
          <w:color w:val="000000"/>
        </w:rPr>
        <w:t xml:space="preserve">kejadian HIV telah menurun dari </w:t>
      </w:r>
      <w:r w:rsidRPr="00263A48">
        <w:rPr>
          <w:rFonts w:ascii="Arial Narrow" w:hAnsi="Arial Narrow" w:cs="Times New Roman"/>
          <w:color w:val="000000"/>
        </w:rPr>
        <w:t>0,40 per 1000 menjadi 0,26 per 1000 orang yang t</w:t>
      </w:r>
      <w:r w:rsidR="006B0149" w:rsidRPr="00263A48">
        <w:rPr>
          <w:rFonts w:ascii="Arial Narrow" w:hAnsi="Arial Narrow" w:cs="Times New Roman"/>
          <w:color w:val="000000"/>
        </w:rPr>
        <w:t xml:space="preserve">idak terinfeksi di tahun 2016 </w:t>
      </w:r>
      <w:r w:rsidR="003A4011" w:rsidRPr="00263A48">
        <w:rPr>
          <w:rFonts w:ascii="Arial Narrow" w:hAnsi="Arial Narrow" w:cs="Times New Roman"/>
          <w:color w:val="000000"/>
        </w:rPr>
        <w:fldChar w:fldCharType="begin" w:fldLock="1"/>
      </w:r>
      <w:r w:rsidR="002522BD" w:rsidRPr="00263A48">
        <w:rPr>
          <w:rFonts w:ascii="Arial Narrow" w:hAnsi="Arial Narrow" w:cs="Times New Roman"/>
          <w:color w:val="000000"/>
        </w:rPr>
        <w:instrText>ADDIN CSL_CITATION {"citationItems":[{"id":"ITEM-1","itemData":{"URL":"https://www.unaids.org/sites/default/files/media.../unaids-data-2018_en.pdf%0A","author":[{"dropping-particle":"","family":"UNAIDS","given":"","non-dropping-particle":"","parse-names":false,"suffix":""}],"id":"ITEM-1","issued":{"date-parts":[["2018"]]},"title":"UNAIDS data 2018","type":"webpage"},"uris":["http://www.mendeley.com/documents/?uuid=e4b6629a-4972-4cda-89c7-fc4ed9777b64"]}],"mendeley":{"formattedCitation":"(UNAIDS, 2018)","plainTextFormattedCitation":"(UNAIDS, 2018)","previouslyFormattedCitation":"(UNAIDS, 2018)"},"properties":{"noteIndex":0},"schema":"https://github.com/citation-style-language/schema/raw/master/csl-citation.json"}</w:instrText>
      </w:r>
      <w:r w:rsidR="003A4011" w:rsidRPr="00263A48">
        <w:rPr>
          <w:rFonts w:ascii="Arial Narrow" w:hAnsi="Arial Narrow" w:cs="Times New Roman"/>
          <w:color w:val="000000"/>
        </w:rPr>
        <w:fldChar w:fldCharType="separate"/>
      </w:r>
      <w:r w:rsidR="006B0149" w:rsidRPr="00263A48">
        <w:rPr>
          <w:rFonts w:ascii="Arial Narrow" w:hAnsi="Arial Narrow" w:cs="Times New Roman"/>
          <w:noProof/>
          <w:color w:val="000000"/>
        </w:rPr>
        <w:t>(UNAIDS, 2018)</w:t>
      </w:r>
      <w:r w:rsidR="003A4011" w:rsidRPr="00263A48">
        <w:rPr>
          <w:rFonts w:ascii="Arial Narrow" w:hAnsi="Arial Narrow" w:cs="Times New Roman"/>
          <w:color w:val="000000"/>
        </w:rPr>
        <w:fldChar w:fldCharType="end"/>
      </w:r>
      <w:r w:rsidR="006B0149" w:rsidRPr="00263A48">
        <w:rPr>
          <w:rFonts w:ascii="Arial Narrow" w:hAnsi="Arial Narrow" w:cs="Times New Roman"/>
          <w:color w:val="000000"/>
        </w:rPr>
        <w:t xml:space="preserve">, namun </w:t>
      </w:r>
      <w:r w:rsidRPr="00263A48">
        <w:rPr>
          <w:rFonts w:ascii="Arial Narrow" w:hAnsi="Arial Narrow" w:cs="Times New Roman"/>
          <w:color w:val="000000"/>
        </w:rPr>
        <w:t xml:space="preserve">kecenderungannya masih memprihatinkan. </w:t>
      </w:r>
      <w:r w:rsidRPr="00263A48">
        <w:rPr>
          <w:rFonts w:ascii="Arial Narrow" w:hAnsi="Arial Narrow" w:cs="Times New Roman"/>
          <w:color w:val="000000"/>
        </w:rPr>
        <w:lastRenderedPageBreak/>
        <w:t xml:space="preserve">Hingga akhir tahun 2017, </w:t>
      </w:r>
      <w:r w:rsidRPr="00263A48">
        <w:rPr>
          <w:rFonts w:ascii="Arial Narrow" w:hAnsi="Arial Narrow" w:cs="Times New Roman"/>
          <w:i/>
          <w:iCs/>
          <w:color w:val="000000"/>
        </w:rPr>
        <w:t>World Health</w:t>
      </w:r>
      <w:r w:rsidR="006B0149" w:rsidRPr="00263A48">
        <w:rPr>
          <w:rFonts w:ascii="Arial Narrow" w:hAnsi="Arial Narrow" w:cs="Times New Roman"/>
          <w:color w:val="000000"/>
        </w:rPr>
        <w:t xml:space="preserve"> </w:t>
      </w:r>
      <w:r w:rsidRPr="00263A48">
        <w:rPr>
          <w:rFonts w:ascii="Arial Narrow" w:hAnsi="Arial Narrow" w:cs="Times New Roman"/>
          <w:i/>
          <w:iCs/>
          <w:color w:val="000000"/>
        </w:rPr>
        <w:t>Organization</w:t>
      </w:r>
      <w:r w:rsidR="006B0149" w:rsidRPr="00263A48">
        <w:rPr>
          <w:rFonts w:ascii="Arial Narrow" w:hAnsi="Arial Narrow" w:cs="Times New Roman"/>
          <w:i/>
          <w:iCs/>
          <w:color w:val="000000"/>
        </w:rPr>
        <w:t xml:space="preserve"> </w:t>
      </w:r>
      <w:r w:rsidRPr="00263A48">
        <w:rPr>
          <w:rFonts w:ascii="Arial Narrow" w:hAnsi="Arial Narrow" w:cs="Times New Roman"/>
          <w:color w:val="000000"/>
        </w:rPr>
        <w:t>(WHO) melaporkan terdapat sekitar 36,9 jut</w:t>
      </w:r>
      <w:r w:rsidR="006B0149" w:rsidRPr="00263A48">
        <w:rPr>
          <w:rFonts w:ascii="Arial Narrow" w:hAnsi="Arial Narrow" w:cs="Times New Roman"/>
          <w:color w:val="000000"/>
        </w:rPr>
        <w:t xml:space="preserve">a orang dengan HIV/AIDS (ODHA), </w:t>
      </w:r>
      <w:r w:rsidRPr="00263A48">
        <w:rPr>
          <w:rFonts w:ascii="Arial Narrow" w:hAnsi="Arial Narrow" w:cs="Times New Roman"/>
          <w:color w:val="000000"/>
        </w:rPr>
        <w:t>940.000 kematian karena HIV, dan 1,8 juta orang terinfeksi baru HIV</w:t>
      </w:r>
      <w:r w:rsidR="006B0149" w:rsidRPr="00263A48">
        <w:rPr>
          <w:rFonts w:ascii="Arial Narrow" w:hAnsi="Arial Narrow" w:cs="Times New Roman"/>
          <w:color w:val="000000"/>
        </w:rPr>
        <w:t xml:space="preserve"> atau sekitar 5000 infeksi baru </w:t>
      </w:r>
      <w:r w:rsidRPr="00263A48">
        <w:rPr>
          <w:rFonts w:ascii="Arial Narrow" w:hAnsi="Arial Narrow" w:cs="Times New Roman"/>
          <w:color w:val="000000"/>
        </w:rPr>
        <w:t>per harinya.</w:t>
      </w:r>
    </w:p>
    <w:p w:rsidR="00263A48" w:rsidRDefault="00BE37D8" w:rsidP="00263A48">
      <w:pPr>
        <w:spacing w:after="0" w:line="240" w:lineRule="auto"/>
        <w:ind w:firstLine="284"/>
        <w:jc w:val="both"/>
        <w:rPr>
          <w:rFonts w:ascii="Arial Narrow" w:eastAsia="Times New Roman" w:hAnsi="Arial Narrow" w:cs="Times New Roman"/>
          <w:color w:val="000000"/>
          <w:spacing w:val="4"/>
        </w:rPr>
      </w:pPr>
      <w:r w:rsidRPr="00263A48">
        <w:rPr>
          <w:rFonts w:ascii="Arial Narrow" w:eastAsia="Times New Roman" w:hAnsi="Arial Narrow" w:cs="Times New Roman"/>
          <w:color w:val="000000"/>
          <w:spacing w:val="4"/>
        </w:rPr>
        <w:t xml:space="preserve">Permasalahan yang dialami ODHA sangat kompleks. ODHA tidak hanya mengalami penderitaan fisik karena proses penyakit, melainkan juga </w:t>
      </w:r>
      <w:r w:rsidR="00D919E5" w:rsidRPr="00263A48">
        <w:rPr>
          <w:rFonts w:ascii="Arial Narrow" w:eastAsia="Times New Roman" w:hAnsi="Arial Narrow" w:cs="Times New Roman"/>
          <w:color w:val="000000"/>
          <w:spacing w:val="4"/>
        </w:rPr>
        <w:t xml:space="preserve">penderitaan </w:t>
      </w:r>
      <w:r w:rsidRPr="00263A48">
        <w:rPr>
          <w:rFonts w:ascii="Arial Narrow" w:eastAsia="Times New Roman" w:hAnsi="Arial Narrow" w:cs="Times New Roman"/>
          <w:color w:val="000000"/>
          <w:spacing w:val="4"/>
        </w:rPr>
        <w:t xml:space="preserve">pada fungsi psikososial </w:t>
      </w:r>
      <w:r w:rsidR="003A4011" w:rsidRPr="00263A48">
        <w:rPr>
          <w:rFonts w:ascii="Arial Narrow" w:eastAsia="Times New Roman" w:hAnsi="Arial Narrow" w:cs="Times New Roman"/>
          <w:color w:val="000000"/>
          <w:spacing w:val="4"/>
        </w:rPr>
        <w:fldChar w:fldCharType="begin" w:fldLock="1"/>
      </w:r>
      <w:r w:rsidRPr="00263A48">
        <w:rPr>
          <w:rFonts w:ascii="Arial Narrow" w:eastAsia="Times New Roman" w:hAnsi="Arial Narrow" w:cs="Times New Roman"/>
          <w:color w:val="000000"/>
          <w:spacing w:val="4"/>
        </w:rPr>
        <w:instrText>ADDIN CSL_CITATION {"citationItems":[{"id":"ITEM-1","itemData":{"ISSN":"2088-6012","author":[{"dropping-particle":"","family":"Carsita","given":"Wenny Nugrahati","non-dropping-particle":"","parse-names":false,"suffix":""},{"dropping-particle":"","family":"Winarni","given":"Indah","non-dropping-particle":"","parse-names":false,"suffix":""},{"dropping-particle":"","family":"Lestari","given":"Retno","non-dropping-particle":"","parse-names":false,"suffix":""}],"container-title":"Jurnal Ilmu Keperawatan","id":"ITEM-1","issue":"2","issued":{"date-parts":[["2016"]]},"page":"205-224","title":"STUDI FENOMENOLOGI: ORANG DENGAN HIV AIDS (ODHA) DALAM MENJALANI SELF-DISCLOSURE DI WILAYAH KERJA PUSKESMAS BONGAS","type":"article-journal","volume":"4"},"uris":["http://www.mendeley.com/documents/?uuid=cdffb8d3-f17b-45ad-bff5-60cc283f375c"]}],"mendeley":{"formattedCitation":"(Carsita, Winarni, &amp; Lestari, 2016)","plainTextFormattedCitation":"(Carsita, Winarni, &amp; Lestari, 2016)","previouslyFormattedCitation":"(Carsita, Winarni, &amp; Lestari, 2016)"},"properties":{"noteIndex":0},"schema":"https://github.com/citation-style-language/schema/raw/master/csl-citation.json"}</w:instrText>
      </w:r>
      <w:r w:rsidR="003A4011" w:rsidRPr="00263A48">
        <w:rPr>
          <w:rFonts w:ascii="Arial Narrow" w:eastAsia="Times New Roman" w:hAnsi="Arial Narrow" w:cs="Times New Roman"/>
          <w:color w:val="000000"/>
          <w:spacing w:val="4"/>
        </w:rPr>
        <w:fldChar w:fldCharType="separate"/>
      </w:r>
      <w:r w:rsidRPr="00263A48">
        <w:rPr>
          <w:rFonts w:ascii="Arial Narrow" w:eastAsia="Times New Roman" w:hAnsi="Arial Narrow" w:cs="Times New Roman"/>
          <w:noProof/>
          <w:color w:val="000000"/>
          <w:spacing w:val="4"/>
        </w:rPr>
        <w:t>(Carsita, Winarni, &amp; Lestari, 2016)</w:t>
      </w:r>
      <w:r w:rsidR="003A4011" w:rsidRPr="00263A48">
        <w:rPr>
          <w:rFonts w:ascii="Arial Narrow" w:eastAsia="Times New Roman" w:hAnsi="Arial Narrow" w:cs="Times New Roman"/>
          <w:color w:val="000000"/>
          <w:spacing w:val="4"/>
        </w:rPr>
        <w:fldChar w:fldCharType="end"/>
      </w:r>
      <w:r w:rsidRPr="00263A48">
        <w:rPr>
          <w:rFonts w:ascii="Arial Narrow" w:eastAsia="Times New Roman" w:hAnsi="Arial Narrow" w:cs="Times New Roman"/>
          <w:color w:val="000000"/>
          <w:spacing w:val="4"/>
        </w:rPr>
        <w:t>. </w:t>
      </w:r>
      <w:r w:rsidRPr="00263A48">
        <w:rPr>
          <w:rFonts w:ascii="Arial Narrow" w:eastAsia="Times New Roman" w:hAnsi="Arial Narrow" w:cs="Times New Roman"/>
          <w:spacing w:val="4"/>
        </w:rPr>
        <w:t>Bukan hanya masalah penularan kepada orang lain, namun stigma dan diskriminasi yang dialami oleh orang dengan HIV/AIDS (ODHA) menjadi tantangan terbesar saat ini.</w:t>
      </w:r>
    </w:p>
    <w:p w:rsidR="00263A48" w:rsidRDefault="00D919E5" w:rsidP="00263A48">
      <w:pPr>
        <w:spacing w:after="0" w:line="240" w:lineRule="auto"/>
        <w:ind w:firstLine="284"/>
        <w:jc w:val="both"/>
        <w:rPr>
          <w:rFonts w:ascii="Arial Narrow" w:eastAsia="Times New Roman" w:hAnsi="Arial Narrow" w:cs="Times New Roman"/>
          <w:color w:val="000000"/>
          <w:spacing w:val="4"/>
        </w:rPr>
      </w:pPr>
      <w:r w:rsidRPr="00263A48">
        <w:rPr>
          <w:rFonts w:ascii="Arial Narrow" w:eastAsia="Times New Roman" w:hAnsi="Arial Narrow" w:cs="Times New Roman"/>
          <w:color w:val="000000"/>
          <w:spacing w:val="4"/>
        </w:rPr>
        <w:t>Stigma dan diskriminasi dapat terjadi dimana saja baik di lingkungan sekitar tempat tinggal ODHA, tempat kerja, sekolah, tempat ibadah, maupun di pusat-pusat pelayanan kesehatan.</w:t>
      </w:r>
      <w:r w:rsidR="00C302A5" w:rsidRPr="00263A48">
        <w:rPr>
          <w:rFonts w:ascii="Arial Narrow" w:eastAsia="Times New Roman" w:hAnsi="Arial Narrow" w:cs="Times New Roman"/>
          <w:color w:val="000000"/>
          <w:spacing w:val="4"/>
        </w:rPr>
        <w:t xml:space="preserve"> </w:t>
      </w:r>
      <w:r w:rsidR="00C302A5" w:rsidRPr="00263A48">
        <w:rPr>
          <w:rFonts w:ascii="Arial Narrow" w:eastAsia="Times New Roman" w:hAnsi="Arial Narrow" w:cs="Times New Roman"/>
          <w:spacing w:val="4"/>
        </w:rPr>
        <w:t>P</w:t>
      </w:r>
      <w:r w:rsidRPr="00263A48">
        <w:rPr>
          <w:rFonts w:ascii="Arial Narrow" w:eastAsia="Times New Roman" w:hAnsi="Arial Narrow" w:cs="Times New Roman"/>
          <w:spacing w:val="4"/>
        </w:rPr>
        <w:t xml:space="preserve">elayanan kesehatan sebagai lembaga yang diharapkan memberikan perawatan dan dukungan pada ODHA, pada kenyataannya merupakan tempat pertama ODHA mengalami stigma dan diskriminasi </w:t>
      </w:r>
      <w:r w:rsidR="003A4011" w:rsidRPr="00263A48">
        <w:rPr>
          <w:rFonts w:ascii="Arial Narrow" w:eastAsia="Times New Roman" w:hAnsi="Arial Narrow" w:cs="Times New Roman"/>
          <w:spacing w:val="4"/>
        </w:rPr>
        <w:fldChar w:fldCharType="begin" w:fldLock="1"/>
      </w:r>
      <w:r w:rsidRPr="00263A48">
        <w:rPr>
          <w:rFonts w:ascii="Arial Narrow" w:eastAsia="Times New Roman" w:hAnsi="Arial Narrow" w:cs="Times New Roman"/>
          <w:spacing w:val="4"/>
        </w:rPr>
        <w:instrText>ADDIN CSL_CITATION {"citationItems":[{"id":"ITEM-1","itemData":{"ISSN":"2620-4053","author":[{"dropping-particle":"","family":"Kharimaturrohmah","given":"Ima","non-dropping-particle":"","parse-names":false,"suffix":""},{"dropping-particle":"","family":"Shaluhiyah","given":"Zahroh","non-dropping-particle":"","parse-names":false,"suffix":""}],"container-title":"Jurnal Promosi Kesehatan Indonesia","id":"ITEM-1","issue":"2","issued":{"date-parts":[["2013"]]},"page":"131-140","title":"Pengaruh Sikap Teman dan Orangtua terhadap Stigma ODHA oleh Mahasiswa Keperawatan STIKes Kota Yogyakarta","type":"article-journal","volume":"8"},"uris":["http://www.mendeley.com/documents/?uuid=c0737765-b515-4ba8-802a-297054e68fb0"]}],"mendeley":{"formattedCitation":"(Kharimaturrohmah &amp; Shaluhiyah, 2013)","plainTextFormattedCitation":"(Kharimaturrohmah &amp; Shaluhiyah, 2013)","previouslyFormattedCitation":"(Kharimaturrohmah &amp; Shaluhiyah, 2013)"},"properties":{"noteIndex":0},"schema":"https://github.com/citation-style-language/schema/raw/master/csl-citation.json"}</w:instrText>
      </w:r>
      <w:r w:rsidR="003A4011" w:rsidRPr="00263A48">
        <w:rPr>
          <w:rFonts w:ascii="Arial Narrow" w:eastAsia="Times New Roman" w:hAnsi="Arial Narrow" w:cs="Times New Roman"/>
          <w:spacing w:val="4"/>
        </w:rPr>
        <w:fldChar w:fldCharType="separate"/>
      </w:r>
      <w:r w:rsidRPr="00263A48">
        <w:rPr>
          <w:rFonts w:ascii="Arial Narrow" w:eastAsia="Times New Roman" w:hAnsi="Arial Narrow" w:cs="Times New Roman"/>
          <w:noProof/>
          <w:spacing w:val="4"/>
        </w:rPr>
        <w:t>(Kharimaturrohmah &amp; Shaluhiyah, 2013)</w:t>
      </w:r>
      <w:r w:rsidR="003A4011" w:rsidRPr="00263A48">
        <w:rPr>
          <w:rFonts w:ascii="Arial Narrow" w:eastAsia="Times New Roman" w:hAnsi="Arial Narrow" w:cs="Times New Roman"/>
          <w:spacing w:val="4"/>
        </w:rPr>
        <w:fldChar w:fldCharType="end"/>
      </w:r>
      <w:r w:rsidRPr="00263A48">
        <w:rPr>
          <w:rFonts w:ascii="Arial Narrow" w:eastAsia="Times New Roman" w:hAnsi="Arial Narrow" w:cs="Times New Roman"/>
          <w:spacing w:val="4"/>
        </w:rPr>
        <w:t>.</w:t>
      </w:r>
    </w:p>
    <w:p w:rsidR="00D919E5" w:rsidRPr="00263A48" w:rsidRDefault="00D919E5" w:rsidP="00263A48">
      <w:pPr>
        <w:spacing w:after="0" w:line="240" w:lineRule="auto"/>
        <w:ind w:firstLine="284"/>
        <w:jc w:val="both"/>
        <w:rPr>
          <w:rFonts w:ascii="Arial Narrow" w:eastAsia="Times New Roman" w:hAnsi="Arial Narrow" w:cs="Times New Roman"/>
          <w:color w:val="000000"/>
          <w:spacing w:val="4"/>
        </w:rPr>
      </w:pPr>
      <w:r w:rsidRPr="00263A48">
        <w:rPr>
          <w:rFonts w:ascii="Arial Narrow" w:eastAsia="Times New Roman" w:hAnsi="Arial Narrow" w:cs="Times New Roman"/>
          <w:color w:val="000000"/>
          <w:spacing w:val="4"/>
        </w:rPr>
        <w:t xml:space="preserve">Stigma dari petugas kesehatan membuat pasien ODHA merasa tidak nyaman berada di pelayanan kesehatan </w:t>
      </w:r>
      <w:r w:rsidR="003A4011" w:rsidRPr="00263A48">
        <w:rPr>
          <w:rFonts w:ascii="Arial Narrow" w:eastAsia="Times New Roman" w:hAnsi="Arial Narrow" w:cs="Times New Roman"/>
          <w:color w:val="000000"/>
          <w:spacing w:val="4"/>
        </w:rPr>
        <w:fldChar w:fldCharType="begin" w:fldLock="1"/>
      </w:r>
      <w:r w:rsidRPr="00263A48">
        <w:rPr>
          <w:rFonts w:ascii="Arial Narrow" w:eastAsia="Times New Roman" w:hAnsi="Arial Narrow" w:cs="Times New Roman"/>
          <w:color w:val="000000"/>
          <w:spacing w:val="4"/>
        </w:rPr>
        <w:instrText>ADDIN CSL_CITATION {"citationItems":[{"id":"ITEM-1","itemData":{"ISSN":"2354-9203","author":[{"dropping-particle":"","family":"Waluyo","given":"Agung","non-dropping-particle":"","parse-names":false,"suffix":""},{"dropping-particle":"","family":"Nova","given":"Prima Agustia","non-dropping-particle":"","parse-names":false,"suffix":""},{"dropping-particle":"","family":"Edison","given":"Chiyar","non-dropping-particle":"","parse-names":false,"suffix":""}],"container-title":"Jurnal Keperawatan Indonesia","id":"ITEM-1","issue":"2","issued":{"date-parts":[["2011"]]},"page":"127-132","title":"Perilaku Perawat Terhadap Orang Dengan HIV/AIDS Di Rumah Sakit Dan Puskesmas","type":"article-journal","volume":"14"},"uris":["http://www.mendeley.com/documents/?uuid=73b51934-49c8-461d-bf40-9ac10e7d73b7"]}],"mendeley":{"formattedCitation":"(Waluyo, Nova, &amp; Edison, 2011)","plainTextFormattedCitation":"(Waluyo, Nova, &amp; Edison, 2011)","previouslyFormattedCitation":"(Waluyo, Nova, &amp; Edison, 2011)"},"properties":{"noteIndex":0},"schema":"https://github.com/citation-style-language/schema/raw/master/csl-citation.json"}</w:instrText>
      </w:r>
      <w:r w:rsidR="003A4011" w:rsidRPr="00263A48">
        <w:rPr>
          <w:rFonts w:ascii="Arial Narrow" w:eastAsia="Times New Roman" w:hAnsi="Arial Narrow" w:cs="Times New Roman"/>
          <w:color w:val="000000"/>
          <w:spacing w:val="4"/>
        </w:rPr>
        <w:fldChar w:fldCharType="separate"/>
      </w:r>
      <w:r w:rsidRPr="00263A48">
        <w:rPr>
          <w:rFonts w:ascii="Arial Narrow" w:eastAsia="Times New Roman" w:hAnsi="Arial Narrow" w:cs="Times New Roman"/>
          <w:noProof/>
          <w:color w:val="000000"/>
          <w:spacing w:val="4"/>
        </w:rPr>
        <w:t>(Waluyo, Nova, &amp; Edison, 2011)</w:t>
      </w:r>
      <w:r w:rsidR="003A4011" w:rsidRPr="00263A48">
        <w:rPr>
          <w:rFonts w:ascii="Arial Narrow" w:eastAsia="Times New Roman" w:hAnsi="Arial Narrow" w:cs="Times New Roman"/>
          <w:color w:val="000000"/>
          <w:spacing w:val="4"/>
        </w:rPr>
        <w:fldChar w:fldCharType="end"/>
      </w:r>
      <w:r w:rsidRPr="00263A48">
        <w:rPr>
          <w:rFonts w:ascii="Arial Narrow" w:eastAsia="Times New Roman" w:hAnsi="Arial Narrow" w:cs="Times New Roman"/>
          <w:color w:val="000000"/>
          <w:spacing w:val="4"/>
        </w:rPr>
        <w:t xml:space="preserve">. </w:t>
      </w:r>
      <w:r w:rsidR="002522BD" w:rsidRPr="00263A48">
        <w:rPr>
          <w:rFonts w:ascii="Arial Narrow" w:eastAsia="Times New Roman" w:hAnsi="Arial Narrow" w:cs="Times New Roman"/>
          <w:color w:val="000000"/>
          <w:spacing w:val="4"/>
        </w:rPr>
        <w:t xml:space="preserve">Hal ini </w:t>
      </w:r>
      <w:r w:rsidR="00AE18B9" w:rsidRPr="00263A48">
        <w:rPr>
          <w:rFonts w:ascii="Arial Narrow" w:eastAsia="Times New Roman" w:hAnsi="Arial Narrow" w:cs="Times New Roman"/>
          <w:color w:val="000000"/>
          <w:spacing w:val="4"/>
        </w:rPr>
        <w:t xml:space="preserve">terkait dengan mekanisme koping mereka. Apabila koping mereka negatif </w:t>
      </w:r>
      <w:r w:rsidR="002522BD" w:rsidRPr="00263A48">
        <w:rPr>
          <w:rFonts w:ascii="Arial Narrow" w:eastAsia="Times New Roman" w:hAnsi="Arial Narrow" w:cs="Times New Roman"/>
          <w:color w:val="000000"/>
          <w:spacing w:val="4"/>
        </w:rPr>
        <w:t xml:space="preserve">dapat </w:t>
      </w:r>
      <w:r w:rsidR="00AE18B9" w:rsidRPr="00263A48">
        <w:rPr>
          <w:rFonts w:ascii="Arial Narrow" w:eastAsia="Times New Roman" w:hAnsi="Arial Narrow" w:cs="Times New Roman"/>
          <w:color w:val="000000"/>
          <w:spacing w:val="4"/>
        </w:rPr>
        <w:t>berdampak pada meningkatnya</w:t>
      </w:r>
      <w:r w:rsidR="002522BD" w:rsidRPr="00263A48">
        <w:rPr>
          <w:rFonts w:ascii="Arial Narrow" w:eastAsia="Times New Roman" w:hAnsi="Arial Narrow" w:cs="Times New Roman"/>
          <w:color w:val="000000"/>
          <w:spacing w:val="4"/>
        </w:rPr>
        <w:t xml:space="preserve"> isolasi sosial dan depresi atau hambatan untuk akses pelayanan kesehatan bagi ODHA yang secara langsung maupun tidak langsung dapat berakibat pada penurunan cakupan terapi HIV dan AIDS yang pada akhirnya dapat berakibat peningkatan angka ODHA dan juga menurunkan kualitas layanan kesehatan kepada pasien ODHA dan program pencegahan penularan HIV dan AIDS </w:t>
      </w:r>
      <w:r w:rsidR="003A4011" w:rsidRPr="00263A48">
        <w:rPr>
          <w:rFonts w:ascii="Arial Narrow" w:eastAsia="Times New Roman" w:hAnsi="Arial Narrow" w:cs="Times New Roman"/>
          <w:color w:val="000000"/>
          <w:spacing w:val="4"/>
        </w:rPr>
        <w:fldChar w:fldCharType="begin" w:fldLock="1"/>
      </w:r>
      <w:r w:rsidR="00032B54" w:rsidRPr="00263A48">
        <w:rPr>
          <w:rFonts w:ascii="Arial Narrow" w:eastAsia="Times New Roman" w:hAnsi="Arial Narrow" w:cs="Times New Roman"/>
          <w:color w:val="000000"/>
          <w:spacing w:val="4"/>
        </w:rPr>
        <w:instrText>ADDIN CSL_CITATION {"citationItems":[{"id":"ITEM-1","itemData":{"ISSN":"2620-4053","author":[{"dropping-particle":"","family":"Kharimaturrohmah","given":"Ima","non-dropping-particle":"","parse-names":false,"suffix":""},{"dropping-particle":"","family":"Shaluhiyah","given":"Zahroh","non-dropping-particle":"","parse-names":false,"suffix":""}],"container-title":"Jurnal Promosi Kesehatan Indonesia","id":"ITEM-1","issue":"2","issued":{"date-parts":[["2013"]]},"page":"131-140","title":"Pengaruh Sikap Teman dan Orangtua terhadap Stigma ODHA oleh Mahasiswa Keperawatan STIKes Kota Yogyakarta","type":"article-journal","volume":"8"},"uris":["http://www.mendeley.com/documents/?uuid=c0737765-b515-4ba8-802a-297054e68fb0"]}],"mendeley":{"formattedCitation":"(Kharimaturrohmah &amp; Shaluhiyah, 2013)","plainTextFormattedCitation":"(Kharimaturrohmah &amp; Shaluhiyah, 2013)","previouslyFormattedCitation":"(Kharimaturrohmah &amp; Shaluhiyah, 2013)"},"properties":{"noteIndex":0},"schema":"https://github.com/citation-style-language/schema/raw/master/csl-citation.json"}</w:instrText>
      </w:r>
      <w:r w:rsidR="003A4011" w:rsidRPr="00263A48">
        <w:rPr>
          <w:rFonts w:ascii="Arial Narrow" w:eastAsia="Times New Roman" w:hAnsi="Arial Narrow" w:cs="Times New Roman"/>
          <w:color w:val="000000"/>
          <w:spacing w:val="4"/>
        </w:rPr>
        <w:fldChar w:fldCharType="separate"/>
      </w:r>
      <w:r w:rsidR="002522BD" w:rsidRPr="00263A48">
        <w:rPr>
          <w:rFonts w:ascii="Arial Narrow" w:eastAsia="Times New Roman" w:hAnsi="Arial Narrow" w:cs="Times New Roman"/>
          <w:noProof/>
          <w:color w:val="000000"/>
          <w:spacing w:val="4"/>
        </w:rPr>
        <w:t>(Kharimaturrohmah &amp; Shaluhiyah, 2013)</w:t>
      </w:r>
      <w:r w:rsidR="003A4011" w:rsidRPr="00263A48">
        <w:rPr>
          <w:rFonts w:ascii="Arial Narrow" w:eastAsia="Times New Roman" w:hAnsi="Arial Narrow" w:cs="Times New Roman"/>
          <w:color w:val="000000"/>
          <w:spacing w:val="4"/>
        </w:rPr>
        <w:fldChar w:fldCharType="end"/>
      </w:r>
      <w:r w:rsidR="002522BD" w:rsidRPr="00263A48">
        <w:rPr>
          <w:rFonts w:ascii="Arial Narrow" w:eastAsia="Times New Roman" w:hAnsi="Arial Narrow" w:cs="Segoe UI"/>
          <w:color w:val="000000"/>
          <w:spacing w:val="4"/>
        </w:rPr>
        <w:t>.</w:t>
      </w:r>
      <w:r w:rsidR="00AE18B9" w:rsidRPr="00263A48">
        <w:rPr>
          <w:rFonts w:ascii="Arial Narrow" w:eastAsia="Times New Roman" w:hAnsi="Arial Narrow" w:cs="Segoe UI"/>
          <w:color w:val="000000"/>
          <w:spacing w:val="4"/>
        </w:rPr>
        <w:t xml:space="preserve"> </w:t>
      </w:r>
      <w:r w:rsidR="002522BD" w:rsidRPr="00263A48">
        <w:rPr>
          <w:rFonts w:ascii="Arial Narrow" w:eastAsia="Times New Roman" w:hAnsi="Arial Narrow" w:cs="Times New Roman"/>
          <w:color w:val="000000"/>
          <w:spacing w:val="4"/>
        </w:rPr>
        <w:t xml:space="preserve">Melihat permasalahan diatas bahwa stigma dan diskriminasi ODHA juga dilakukan oleh petugas kesehatan, peneliti tertarik untuk </w:t>
      </w:r>
      <w:r w:rsidR="002522BD" w:rsidRPr="00263A48">
        <w:rPr>
          <w:rFonts w:ascii="Arial Narrow" w:eastAsia="Times New Roman" w:hAnsi="Arial Narrow" w:cs="Times New Roman"/>
          <w:spacing w:val="4"/>
        </w:rPr>
        <w:t xml:space="preserve">mendapatkan informasi mendalam </w:t>
      </w:r>
      <w:r w:rsidR="002522BD" w:rsidRPr="00263A48">
        <w:rPr>
          <w:rFonts w:ascii="Arial Narrow" w:eastAsia="Times New Roman" w:hAnsi="Arial Narrow" w:cs="Times New Roman"/>
          <w:color w:val="000000"/>
          <w:spacing w:val="4"/>
        </w:rPr>
        <w:t xml:space="preserve">mengenai </w:t>
      </w:r>
      <w:r w:rsidR="00C302A5" w:rsidRPr="00263A48">
        <w:rPr>
          <w:rFonts w:ascii="Arial Narrow" w:eastAsia="Times New Roman" w:hAnsi="Arial Narrow" w:cs="Times New Roman"/>
          <w:color w:val="000000"/>
          <w:spacing w:val="4"/>
        </w:rPr>
        <w:t>koping</w:t>
      </w:r>
      <w:r w:rsidR="002522BD" w:rsidRPr="00263A48">
        <w:rPr>
          <w:rFonts w:ascii="Arial Narrow" w:eastAsia="Times New Roman" w:hAnsi="Arial Narrow" w:cs="Times New Roman"/>
          <w:color w:val="000000"/>
          <w:spacing w:val="4"/>
        </w:rPr>
        <w:t xml:space="preserve"> </w:t>
      </w:r>
      <w:r w:rsidR="002522BD" w:rsidRPr="00263A48">
        <w:rPr>
          <w:rFonts w:ascii="Arial Narrow" w:eastAsia="Times New Roman" w:hAnsi="Arial Narrow" w:cs="Times New Roman"/>
          <w:spacing w:val="4"/>
        </w:rPr>
        <w:t>odha men</w:t>
      </w:r>
      <w:r w:rsidR="00C302A5" w:rsidRPr="00263A48">
        <w:rPr>
          <w:rFonts w:ascii="Arial Narrow" w:eastAsia="Times New Roman" w:hAnsi="Arial Narrow" w:cs="Times New Roman"/>
          <w:spacing w:val="4"/>
        </w:rPr>
        <w:t>ghadapi stigma dan diskriminasi</w:t>
      </w:r>
      <w:r w:rsidR="002522BD" w:rsidRPr="00263A48">
        <w:rPr>
          <w:rFonts w:ascii="Arial Narrow" w:eastAsia="Times New Roman" w:hAnsi="Arial Narrow" w:cs="Times New Roman"/>
          <w:spacing w:val="4"/>
        </w:rPr>
        <w:t xml:space="preserve"> </w:t>
      </w:r>
      <w:r w:rsidR="00C302A5" w:rsidRPr="00263A48">
        <w:rPr>
          <w:rFonts w:ascii="Arial Narrow" w:eastAsia="Times New Roman" w:hAnsi="Arial Narrow" w:cs="Times New Roman"/>
          <w:spacing w:val="4"/>
        </w:rPr>
        <w:t>di pe</w:t>
      </w:r>
      <w:r w:rsidR="002522BD" w:rsidRPr="00263A48">
        <w:rPr>
          <w:rFonts w:ascii="Arial Narrow" w:eastAsia="Times New Roman" w:hAnsi="Arial Narrow" w:cs="Times New Roman"/>
          <w:spacing w:val="4"/>
        </w:rPr>
        <w:t>layanan kesehatan.</w:t>
      </w:r>
    </w:p>
    <w:p w:rsidR="00936B22" w:rsidRPr="00263A48" w:rsidRDefault="00936B22" w:rsidP="00043E5D">
      <w:pPr>
        <w:spacing w:after="0" w:line="240" w:lineRule="auto"/>
        <w:jc w:val="both"/>
        <w:rPr>
          <w:rFonts w:ascii="Arial Narrow" w:eastAsia="Times New Roman" w:hAnsi="Arial Narrow" w:cs="Times New Roman"/>
          <w:spacing w:val="4"/>
        </w:rPr>
      </w:pPr>
    </w:p>
    <w:p w:rsidR="00936B22" w:rsidRPr="00263A48" w:rsidRDefault="00263A48" w:rsidP="00043E5D">
      <w:pPr>
        <w:spacing w:after="0" w:line="240" w:lineRule="auto"/>
        <w:jc w:val="both"/>
        <w:rPr>
          <w:rFonts w:ascii="Arial Narrow" w:eastAsia="Times New Roman" w:hAnsi="Arial Narrow" w:cs="Times New Roman"/>
          <w:b/>
          <w:spacing w:val="4"/>
        </w:rPr>
      </w:pPr>
      <w:r w:rsidRPr="00263A48">
        <w:rPr>
          <w:rFonts w:ascii="Arial Narrow" w:eastAsia="Times New Roman" w:hAnsi="Arial Narrow" w:cs="Times New Roman"/>
          <w:b/>
          <w:spacing w:val="4"/>
        </w:rPr>
        <w:t>METODE PENELITIAN</w:t>
      </w:r>
    </w:p>
    <w:p w:rsidR="006557CF" w:rsidRPr="00263A48" w:rsidRDefault="00936B22" w:rsidP="00263A48">
      <w:pPr>
        <w:spacing w:after="0" w:line="240" w:lineRule="auto"/>
        <w:ind w:firstLine="284"/>
        <w:jc w:val="both"/>
        <w:rPr>
          <w:rFonts w:ascii="Arial Narrow" w:hAnsi="Arial Narrow" w:cs="Times New Roman"/>
          <w:color w:val="000000"/>
        </w:rPr>
      </w:pPr>
      <w:r w:rsidRPr="00263A48">
        <w:rPr>
          <w:rFonts w:ascii="Arial Narrow" w:eastAsia="Times New Roman" w:hAnsi="Arial Narrow" w:cs="Times New Roman"/>
          <w:spacing w:val="4"/>
        </w:rPr>
        <w:t xml:space="preserve">Penelitian menggunakan pendekatan fenomenologi deskriptif. Subjek penelitian ini adalah orang yang didiagnosa HIV/AIDS yang mendapat dampingan dari </w:t>
      </w:r>
      <w:r w:rsidR="00AE18B9" w:rsidRPr="00263A48">
        <w:rPr>
          <w:rFonts w:ascii="Arial Narrow" w:eastAsia="Times New Roman" w:hAnsi="Arial Narrow" w:cs="Times New Roman"/>
          <w:spacing w:val="4"/>
        </w:rPr>
        <w:t>M</w:t>
      </w:r>
      <w:r w:rsidRPr="00263A48">
        <w:rPr>
          <w:rFonts w:ascii="Arial Narrow" w:eastAsia="Times New Roman" w:hAnsi="Arial Narrow" w:cs="Times New Roman"/>
          <w:spacing w:val="4"/>
        </w:rPr>
        <w:t xml:space="preserve">edan </w:t>
      </w:r>
      <w:r w:rsidR="00AE18B9" w:rsidRPr="00263A48">
        <w:rPr>
          <w:rFonts w:ascii="Arial Narrow" w:eastAsia="Times New Roman" w:hAnsi="Arial Narrow" w:cs="Times New Roman"/>
          <w:spacing w:val="4"/>
        </w:rPr>
        <w:t>P</w:t>
      </w:r>
      <w:r w:rsidRPr="00263A48">
        <w:rPr>
          <w:rFonts w:ascii="Arial Narrow" w:eastAsia="Times New Roman" w:hAnsi="Arial Narrow" w:cs="Times New Roman"/>
          <w:spacing w:val="4"/>
        </w:rPr>
        <w:t xml:space="preserve">lus dan melakukan pengobatan di Kota Medan. Pengambilan sampel secara purposive sampling dengan kriteria </w:t>
      </w:r>
      <w:r w:rsidRPr="00263A48">
        <w:rPr>
          <w:rFonts w:ascii="Arial Narrow" w:hAnsi="Arial Narrow" w:cs="Times New Roman"/>
        </w:rPr>
        <w:t xml:space="preserve">telah menjalani pengobatan ≥ 6 bulan dan mampu berkomunikasi dengan baik </w:t>
      </w:r>
      <w:r w:rsidRPr="00263A48">
        <w:rPr>
          <w:rFonts w:ascii="Arial Narrow" w:hAnsi="Arial Narrow" w:cs="Times New Roman"/>
        </w:rPr>
        <w:lastRenderedPageBreak/>
        <w:t xml:space="preserve">dalam bahasa Indonesia, didapatkan </w:t>
      </w:r>
      <w:r w:rsidR="008A3D97" w:rsidRPr="00263A48">
        <w:rPr>
          <w:rFonts w:ascii="Arial Narrow" w:hAnsi="Arial Narrow" w:cs="Times New Roman"/>
        </w:rPr>
        <w:t>10</w:t>
      </w:r>
      <w:r w:rsidRPr="00263A48">
        <w:rPr>
          <w:rFonts w:ascii="Arial Narrow" w:hAnsi="Arial Narrow" w:cs="Times New Roman"/>
        </w:rPr>
        <w:t xml:space="preserve"> orang partisipan dan data telah mencapai saturasi.</w:t>
      </w:r>
      <w:r w:rsidR="001E0B61" w:rsidRPr="00263A48">
        <w:rPr>
          <w:rFonts w:ascii="Arial Narrow" w:hAnsi="Arial Narrow" w:cs="Times New Roman"/>
          <w:color w:val="000000"/>
        </w:rPr>
        <w:t>Pengumpulan data dilakukan dengan metode wawancara mendalam (</w:t>
      </w:r>
      <w:r w:rsidR="001E0B61" w:rsidRPr="00263A48">
        <w:rPr>
          <w:rFonts w:ascii="Arial Narrow" w:hAnsi="Arial Narrow" w:cs="Times New Roman"/>
          <w:i/>
          <w:iCs/>
          <w:color w:val="000000"/>
        </w:rPr>
        <w:t>indepth interview</w:t>
      </w:r>
      <w:r w:rsidR="001E0B61" w:rsidRPr="00263A48">
        <w:rPr>
          <w:rFonts w:ascii="Arial Narrow" w:hAnsi="Arial Narrow" w:cs="Times New Roman"/>
          <w:color w:val="000000"/>
        </w:rPr>
        <w:t>) yang dilakukan oleh peneliti sendiri dengan durasi 40-60 menit. Wawancara dilakukan dengan menggunakan panduan wawancara yang berisi butir-butir pertanyaan untuk diajukan kepada partisipan.</w:t>
      </w:r>
      <w:r w:rsidR="00CC48DD" w:rsidRPr="00263A48">
        <w:rPr>
          <w:rFonts w:ascii="Arial Narrow" w:hAnsi="Arial Narrow" w:cs="Times New Roman"/>
          <w:color w:val="000000"/>
        </w:rPr>
        <w:t xml:space="preserve"> </w:t>
      </w:r>
      <w:r w:rsidR="001E0B61" w:rsidRPr="00263A48">
        <w:rPr>
          <w:rFonts w:ascii="Arial Narrow" w:eastAsia="Times New Roman" w:hAnsi="Arial Narrow" w:cs="Times New Roman"/>
          <w:color w:val="000000"/>
          <w:spacing w:val="4"/>
        </w:rPr>
        <w:t>Untuk meyakinkan partisipan bahwa dalam penelitian  ini partisipan dilindungi, peneliti memperhatikan aspek kebebasan, menghormati hak-hak partisipan, prinsip anonimity, confidentiality, dan protection from discomfort. Selain itu, sebelum melakukan pengumpulan data, peneliti terlebih da</w:t>
      </w:r>
      <w:r w:rsidR="006557CF" w:rsidRPr="00263A48">
        <w:rPr>
          <w:rFonts w:ascii="Arial Narrow" w:eastAsia="Times New Roman" w:hAnsi="Arial Narrow" w:cs="Times New Roman"/>
          <w:color w:val="000000"/>
          <w:spacing w:val="4"/>
        </w:rPr>
        <w:t>hulu melakukan uji etik</w:t>
      </w:r>
      <w:r w:rsidR="001E0B61" w:rsidRPr="00263A48">
        <w:rPr>
          <w:rFonts w:ascii="Arial Narrow" w:eastAsia="Times New Roman" w:hAnsi="Arial Narrow" w:cs="Times New Roman"/>
          <w:color w:val="000000"/>
          <w:spacing w:val="4"/>
        </w:rPr>
        <w:t xml:space="preserve"> di komite etik penelitian Universitas Muhammadiyah Sumatera Utara </w:t>
      </w:r>
      <w:r w:rsidR="008A3D97" w:rsidRPr="00263A48">
        <w:rPr>
          <w:rFonts w:ascii="Arial Narrow" w:eastAsia="Times New Roman" w:hAnsi="Arial Narrow" w:cs="Times New Roman"/>
          <w:color w:val="000000"/>
          <w:spacing w:val="4"/>
        </w:rPr>
        <w:t xml:space="preserve">dan dinyatakan lolos uji etik </w:t>
      </w:r>
      <w:r w:rsidR="001E0B61" w:rsidRPr="00263A48">
        <w:rPr>
          <w:rFonts w:ascii="Arial Narrow" w:eastAsia="Times New Roman" w:hAnsi="Arial Narrow" w:cs="Times New Roman"/>
          <w:color w:val="000000"/>
          <w:spacing w:val="4"/>
        </w:rPr>
        <w:t>dengan nomor sura</w:t>
      </w:r>
      <w:r w:rsidR="006557CF" w:rsidRPr="00263A48">
        <w:rPr>
          <w:rFonts w:ascii="Arial Narrow" w:eastAsia="Times New Roman" w:hAnsi="Arial Narrow" w:cs="Times New Roman"/>
          <w:color w:val="000000"/>
          <w:spacing w:val="4"/>
        </w:rPr>
        <w:t xml:space="preserve">t 254/KEPK/FKUMSU/2019. </w:t>
      </w:r>
      <w:r w:rsidR="006D69EE" w:rsidRPr="00263A48">
        <w:rPr>
          <w:rFonts w:ascii="Arial Narrow" w:hAnsi="Arial Narrow" w:cs="Times New Roman"/>
          <w:color w:val="000000"/>
        </w:rPr>
        <w:t xml:space="preserve">Data-data yang telah dikumpulkan </w:t>
      </w:r>
      <w:r w:rsidR="00CC48DD" w:rsidRPr="00263A48">
        <w:rPr>
          <w:rFonts w:ascii="Arial Narrow" w:hAnsi="Arial Narrow" w:cs="Times New Roman"/>
          <w:color w:val="000000"/>
        </w:rPr>
        <w:t xml:space="preserve">akan dianalisis untuk menemukan </w:t>
      </w:r>
      <w:r w:rsidR="006D69EE" w:rsidRPr="00263A48">
        <w:rPr>
          <w:rFonts w:ascii="Arial Narrow" w:hAnsi="Arial Narrow" w:cs="Times New Roman"/>
          <w:color w:val="000000"/>
        </w:rPr>
        <w:t xml:space="preserve">kata kunci, subtema dan </w:t>
      </w:r>
      <w:r w:rsidR="00CC48DD" w:rsidRPr="00263A48">
        <w:rPr>
          <w:rFonts w:ascii="Arial Narrow" w:hAnsi="Arial Narrow" w:cs="Times New Roman"/>
          <w:color w:val="000000"/>
        </w:rPr>
        <w:t>tema</w:t>
      </w:r>
      <w:r w:rsidR="006D69EE" w:rsidRPr="00263A48">
        <w:rPr>
          <w:rFonts w:ascii="Arial Narrow" w:hAnsi="Arial Narrow" w:cs="Times New Roman"/>
          <w:color w:val="000000"/>
        </w:rPr>
        <w:t xml:space="preserve">. </w:t>
      </w:r>
      <w:r w:rsidR="00CC48DD" w:rsidRPr="00263A48">
        <w:rPr>
          <w:rFonts w:ascii="Arial Narrow" w:hAnsi="Arial Narrow" w:cs="Times New Roman"/>
          <w:color w:val="000000"/>
        </w:rPr>
        <w:t xml:space="preserve">Analisis data menggunakan </w:t>
      </w:r>
      <w:r w:rsidR="006D69EE" w:rsidRPr="00263A48">
        <w:rPr>
          <w:rFonts w:ascii="Arial Narrow" w:hAnsi="Arial Narrow" w:cs="Times New Roman"/>
          <w:color w:val="000000"/>
        </w:rPr>
        <w:t xml:space="preserve">software </w:t>
      </w:r>
      <w:r w:rsidR="00CC48DD" w:rsidRPr="00263A48">
        <w:rPr>
          <w:rFonts w:ascii="Arial Narrow" w:hAnsi="Arial Narrow" w:cs="Times New Roman"/>
          <w:color w:val="000000"/>
        </w:rPr>
        <w:t>Nvivo 12.0 versi trial.</w:t>
      </w:r>
    </w:p>
    <w:p w:rsidR="006D69EE" w:rsidRPr="00263A48" w:rsidRDefault="006D69EE" w:rsidP="00043E5D">
      <w:pPr>
        <w:spacing w:after="0" w:line="240" w:lineRule="auto"/>
        <w:jc w:val="both"/>
        <w:rPr>
          <w:rFonts w:ascii="Arial Narrow" w:hAnsi="Arial Narrow" w:cs="Times New Roman"/>
          <w:color w:val="000000"/>
        </w:rPr>
      </w:pPr>
    </w:p>
    <w:p w:rsidR="006D69EE" w:rsidRPr="00263A48" w:rsidRDefault="00263A48" w:rsidP="00043E5D">
      <w:pPr>
        <w:spacing w:after="0" w:line="240" w:lineRule="auto"/>
        <w:jc w:val="both"/>
        <w:rPr>
          <w:rFonts w:ascii="Arial Narrow" w:hAnsi="Arial Narrow" w:cs="Times New Roman"/>
          <w:b/>
          <w:color w:val="000000"/>
        </w:rPr>
      </w:pPr>
      <w:r w:rsidRPr="00263A48">
        <w:rPr>
          <w:rFonts w:ascii="Arial Narrow" w:hAnsi="Arial Narrow" w:cs="Times New Roman"/>
          <w:b/>
          <w:color w:val="000000"/>
        </w:rPr>
        <w:t>HASIL PENELITIAN</w:t>
      </w:r>
    </w:p>
    <w:p w:rsidR="006D69EE" w:rsidRPr="00263A48" w:rsidRDefault="006D69EE" w:rsidP="00263A48">
      <w:pPr>
        <w:spacing w:after="0" w:line="240" w:lineRule="auto"/>
        <w:ind w:firstLine="284"/>
        <w:jc w:val="both"/>
        <w:rPr>
          <w:rFonts w:ascii="Arial Narrow" w:hAnsi="Arial Narrow" w:cs="Times New Roman"/>
        </w:rPr>
      </w:pPr>
      <w:r w:rsidRPr="00263A48">
        <w:rPr>
          <w:rFonts w:ascii="Arial Narrow" w:hAnsi="Arial Narrow" w:cs="Times New Roman"/>
          <w:color w:val="000000"/>
        </w:rPr>
        <w:t>Usia partisipan berusia 21-32 tahun</w:t>
      </w:r>
      <w:r w:rsidRPr="00263A48">
        <w:rPr>
          <w:rFonts w:ascii="Arial Narrow" w:hAnsi="Arial Narrow" w:cs="Times New Roman"/>
        </w:rPr>
        <w:t xml:space="preserve">, dengan jenis kelamin laki-laki sebanyak 8 partisipan dan perempuan sebanyak 2 partisipan dan tingkat pendidikan sarjana sebanyak 7 partisipan dan SMA sebanyak 3 partisipan. Hasil penelitian menemukan tiga tema utama yang menjelaskan </w:t>
      </w:r>
      <w:r w:rsidR="00C302A5" w:rsidRPr="00263A48">
        <w:rPr>
          <w:rFonts w:ascii="Arial Narrow" w:hAnsi="Arial Narrow" w:cs="Times New Roman"/>
        </w:rPr>
        <w:t>koping</w:t>
      </w:r>
      <w:r w:rsidRPr="00263A48">
        <w:rPr>
          <w:rFonts w:ascii="Arial Narrow" w:hAnsi="Arial Narrow" w:cs="Times New Roman"/>
        </w:rPr>
        <w:t xml:space="preserve"> odha </w:t>
      </w:r>
      <w:r w:rsidR="00C302A5" w:rsidRPr="00263A48">
        <w:rPr>
          <w:rFonts w:ascii="Arial Narrow" w:hAnsi="Arial Narrow" w:cs="Times New Roman"/>
        </w:rPr>
        <w:t>menghadapi stigma dan diskiminasi di pe</w:t>
      </w:r>
      <w:r w:rsidRPr="00263A48">
        <w:rPr>
          <w:rFonts w:ascii="Arial Narrow" w:hAnsi="Arial Narrow" w:cs="Times New Roman"/>
        </w:rPr>
        <w:t>layanan kesehatan, diantaranya:</w:t>
      </w:r>
    </w:p>
    <w:p w:rsidR="00263A48" w:rsidRPr="00263A48" w:rsidRDefault="006D69EE" w:rsidP="00263A48">
      <w:pPr>
        <w:pStyle w:val="ListParagraph"/>
        <w:numPr>
          <w:ilvl w:val="0"/>
          <w:numId w:val="1"/>
        </w:numPr>
        <w:spacing w:after="0" w:line="240" w:lineRule="auto"/>
        <w:ind w:left="284" w:hanging="284"/>
        <w:jc w:val="both"/>
        <w:rPr>
          <w:rFonts w:ascii="Arial Narrow" w:hAnsi="Arial Narrow" w:cs="Times New Roman"/>
          <w:b/>
          <w:color w:val="000000"/>
        </w:rPr>
      </w:pPr>
      <w:r w:rsidRPr="00263A48">
        <w:rPr>
          <w:rFonts w:ascii="Arial Narrow" w:hAnsi="Arial Narrow" w:cs="Times New Roman"/>
          <w:b/>
        </w:rPr>
        <w:t>Mendapatkan stigma dan diskriminasi dari petugas kesehatan</w:t>
      </w:r>
    </w:p>
    <w:p w:rsidR="007B781B" w:rsidRPr="00263A48" w:rsidRDefault="00B671DA" w:rsidP="00263A48">
      <w:pPr>
        <w:pStyle w:val="ListParagraph"/>
        <w:spacing w:after="0" w:line="240" w:lineRule="auto"/>
        <w:ind w:left="0" w:firstLine="284"/>
        <w:jc w:val="both"/>
        <w:rPr>
          <w:rFonts w:ascii="Arial Narrow" w:hAnsi="Arial Narrow" w:cs="Times New Roman"/>
          <w:color w:val="000000"/>
        </w:rPr>
      </w:pPr>
      <w:r w:rsidRPr="00263A48">
        <w:rPr>
          <w:rFonts w:ascii="Arial Narrow" w:hAnsi="Arial Narrow" w:cs="Times New Roman"/>
          <w:color w:val="000000"/>
        </w:rPr>
        <w:t>Stigma dan diskriminasi yang diterima o</w:t>
      </w:r>
      <w:r w:rsidR="007B781B" w:rsidRPr="00263A48">
        <w:rPr>
          <w:rFonts w:ascii="Arial Narrow" w:hAnsi="Arial Narrow" w:cs="Times New Roman"/>
          <w:color w:val="000000"/>
        </w:rPr>
        <w:t xml:space="preserve">dha </w:t>
      </w:r>
      <w:r w:rsidRPr="00263A48">
        <w:rPr>
          <w:rFonts w:ascii="Arial Narrow" w:hAnsi="Arial Narrow" w:cs="Times New Roman"/>
        </w:rPr>
        <w:t xml:space="preserve">adalah  mendapatkan </w:t>
      </w:r>
      <w:r w:rsidR="007B781B" w:rsidRPr="00263A48">
        <w:rPr>
          <w:rFonts w:ascii="Arial Narrow" w:hAnsi="Arial Narrow" w:cs="Times New Roman"/>
        </w:rPr>
        <w:t>pelecehan secara verbal oleh petugas kesehatan. Mereka merasa dilecehkan, dikira sampah dan dijelek-jelekkan oleh petugas kesehatan. Hal tersebut dinyatakan oleh partisipan sebagai berikut:</w:t>
      </w:r>
    </w:p>
    <w:p w:rsidR="008A3D97" w:rsidRPr="00263A48" w:rsidRDefault="008A3D97" w:rsidP="00043E5D">
      <w:pPr>
        <w:pStyle w:val="ListParagraph"/>
        <w:spacing w:after="0" w:line="240" w:lineRule="auto"/>
        <w:ind w:left="426"/>
        <w:jc w:val="both"/>
        <w:rPr>
          <w:rFonts w:ascii="Arial Narrow" w:hAnsi="Arial Narrow" w:cs="Times New Roman"/>
        </w:rPr>
      </w:pPr>
    </w:p>
    <w:p w:rsidR="008A3D97" w:rsidRPr="00263A48" w:rsidRDefault="007B781B" w:rsidP="00263A48">
      <w:pPr>
        <w:pStyle w:val="ListParagraph"/>
        <w:tabs>
          <w:tab w:val="left" w:pos="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ind w:left="284"/>
        <w:jc w:val="both"/>
        <w:rPr>
          <w:rFonts w:ascii="Arial Narrow" w:hAnsi="Arial Narrow" w:cs="Times New Roman"/>
        </w:rPr>
      </w:pPr>
      <w:r w:rsidRPr="00263A48">
        <w:rPr>
          <w:rFonts w:ascii="Arial Narrow" w:hAnsi="Arial Narrow" w:cs="Times New Roman"/>
          <w:i/>
        </w:rPr>
        <w:t xml:space="preserve">“Kalau yang kek gitu permasalahannya, setidaknya itu ee.. jangan dilecehkan (melecehkan) gituloh ibarat kata itu kan kek dilecehkan. Kan aku aturannya mau tes ini, nah dilapor kesini sama kesana. Kalau memang uda tau gini ya jangan seperti ini la maksudnya ya dibantu lah yakan” </w:t>
      </w:r>
      <w:r w:rsidRPr="00263A48">
        <w:rPr>
          <w:rFonts w:ascii="Arial Narrow" w:hAnsi="Arial Narrow" w:cs="Times New Roman"/>
        </w:rPr>
        <w:t>[P8].</w:t>
      </w:r>
    </w:p>
    <w:p w:rsidR="008A3D97" w:rsidRPr="00263A48" w:rsidRDefault="008A3D97" w:rsidP="00043E5D">
      <w:pPr>
        <w:pStyle w:val="ListParagraph"/>
        <w:tabs>
          <w:tab w:val="left" w:pos="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ind w:left="426"/>
        <w:jc w:val="both"/>
        <w:rPr>
          <w:rFonts w:ascii="Arial Narrow" w:hAnsi="Arial Narrow" w:cs="Times New Roman"/>
          <w:i/>
        </w:rPr>
      </w:pPr>
    </w:p>
    <w:p w:rsidR="007B781B" w:rsidRPr="00263A48" w:rsidRDefault="007B781B" w:rsidP="00263A48">
      <w:pPr>
        <w:pStyle w:val="ListParagraph"/>
        <w:tabs>
          <w:tab w:val="left" w:pos="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ind w:left="284"/>
        <w:jc w:val="both"/>
        <w:rPr>
          <w:rFonts w:ascii="Arial Narrow" w:hAnsi="Arial Narrow" w:cs="Times New Roman"/>
        </w:rPr>
      </w:pPr>
      <w:r w:rsidRPr="00263A48">
        <w:rPr>
          <w:rFonts w:ascii="Arial Narrow" w:hAnsi="Arial Narrow" w:cs="Times New Roman"/>
          <w:i/>
        </w:rPr>
        <w:t>“</w:t>
      </w:r>
      <w:r w:rsidRPr="00263A48">
        <w:rPr>
          <w:rFonts w:ascii="Arial Narrow" w:hAnsi="Arial Narrow" w:cs="Times New Roman"/>
          <w:i/>
          <w:color w:val="000000"/>
        </w:rPr>
        <w:t xml:space="preserve">terasa saya itu.... dikira sampah gitu (sambil tertawa) ya kan kadang-kadang ada mikir sakit ini ya sakit sesuatu yang buat jijik gitu lah...eee kayak sampah jadi kadang itu yang buat pribadi saya sih dimana merasa kek ada  sesuatu yang hina </w:t>
      </w:r>
      <w:r w:rsidRPr="00263A48">
        <w:rPr>
          <w:rFonts w:ascii="Arial Narrow" w:hAnsi="Arial Narrow" w:cs="Times New Roman"/>
          <w:color w:val="000000"/>
        </w:rPr>
        <w:t>[P3].</w:t>
      </w:r>
    </w:p>
    <w:p w:rsidR="007B781B" w:rsidRDefault="00263A48" w:rsidP="00263A48">
      <w:pPr>
        <w:pStyle w:val="ListParagraph"/>
        <w:tabs>
          <w:tab w:val="left" w:pos="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ind w:left="284"/>
        <w:jc w:val="both"/>
        <w:rPr>
          <w:rFonts w:ascii="Arial Narrow" w:hAnsi="Arial Narrow" w:cs="Times New Roman"/>
        </w:rPr>
      </w:pPr>
      <w:r>
        <w:rPr>
          <w:rFonts w:ascii="Arial Narrow" w:hAnsi="Arial Narrow" w:cs="Times New Roman"/>
          <w:i/>
        </w:rPr>
        <w:lastRenderedPageBreak/>
        <w:t>”</w:t>
      </w:r>
      <w:r w:rsidR="007B781B" w:rsidRPr="00263A48">
        <w:rPr>
          <w:rFonts w:ascii="Arial Narrow" w:hAnsi="Arial Narrow" w:cs="Times New Roman"/>
          <w:i/>
        </w:rPr>
        <w:t>Terus dijelekin..mungkin bisa tertular semua..”</w:t>
      </w:r>
      <w:r w:rsidR="007B781B" w:rsidRPr="00263A48">
        <w:rPr>
          <w:rFonts w:ascii="Arial Narrow" w:hAnsi="Arial Narrow" w:cs="Times New Roman"/>
        </w:rPr>
        <w:t xml:space="preserve"> [P1].</w:t>
      </w:r>
    </w:p>
    <w:p w:rsidR="00263A48" w:rsidRPr="00263A48" w:rsidRDefault="00263A48" w:rsidP="00043E5D">
      <w:pPr>
        <w:pStyle w:val="ListParagraph"/>
        <w:tabs>
          <w:tab w:val="left" w:pos="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240" w:lineRule="auto"/>
        <w:ind w:left="426"/>
        <w:jc w:val="both"/>
        <w:rPr>
          <w:rFonts w:ascii="Arial Narrow" w:hAnsi="Arial Narrow" w:cs="Times New Roman"/>
          <w:i/>
        </w:rPr>
      </w:pPr>
    </w:p>
    <w:p w:rsidR="00263A48" w:rsidRDefault="00B671DA" w:rsidP="00263A48">
      <w:pPr>
        <w:pStyle w:val="ListParagraph"/>
        <w:spacing w:after="0" w:line="240" w:lineRule="auto"/>
        <w:ind w:left="0" w:firstLine="284"/>
        <w:jc w:val="both"/>
        <w:rPr>
          <w:rFonts w:ascii="Arial Narrow" w:hAnsi="Arial Narrow" w:cs="Times New Roman"/>
        </w:rPr>
      </w:pPr>
      <w:r w:rsidRPr="00263A48">
        <w:rPr>
          <w:rFonts w:ascii="Arial Narrow" w:hAnsi="Arial Narrow" w:cs="Times New Roman"/>
          <w:color w:val="000000"/>
        </w:rPr>
        <w:t>Selain mendapatkan pelecehan s</w:t>
      </w:r>
      <w:r w:rsidR="00012A37" w:rsidRPr="00263A48">
        <w:rPr>
          <w:rFonts w:ascii="Arial Narrow" w:hAnsi="Arial Narrow" w:cs="Times New Roman"/>
          <w:color w:val="000000"/>
        </w:rPr>
        <w:t>ecara verbal, odha juga diperlakuaan berbeda dari pasien umum</w:t>
      </w:r>
      <w:r w:rsidRPr="00263A48">
        <w:rPr>
          <w:rFonts w:ascii="Arial Narrow" w:hAnsi="Arial Narrow" w:cs="Times New Roman"/>
          <w:color w:val="000000"/>
        </w:rPr>
        <w:t xml:space="preserve">. </w:t>
      </w:r>
      <w:r w:rsidRPr="00263A48">
        <w:rPr>
          <w:rFonts w:ascii="Arial Narrow" w:hAnsi="Arial Narrow" w:cs="Times New Roman"/>
        </w:rPr>
        <w:t>Mereka disepelekan dan dikucilkan oleh petugas kesehatan. Hal tersebut dinyatakan oleh partisipan sebagai berikut:</w:t>
      </w:r>
    </w:p>
    <w:p w:rsidR="00263A48" w:rsidRDefault="00263A48" w:rsidP="00263A48">
      <w:pPr>
        <w:pStyle w:val="ListParagraph"/>
        <w:spacing w:after="0" w:line="240" w:lineRule="auto"/>
        <w:ind w:left="0" w:firstLine="284"/>
        <w:jc w:val="both"/>
        <w:rPr>
          <w:rFonts w:ascii="Arial Narrow" w:hAnsi="Arial Narrow" w:cs="Times New Roman"/>
        </w:rPr>
      </w:pPr>
    </w:p>
    <w:p w:rsidR="00263A48" w:rsidRDefault="00263A48" w:rsidP="00263A48">
      <w:pPr>
        <w:pStyle w:val="ListParagraph"/>
        <w:spacing w:after="0" w:line="240" w:lineRule="auto"/>
        <w:ind w:left="284"/>
        <w:jc w:val="both"/>
        <w:rPr>
          <w:rFonts w:ascii="Arial Narrow" w:hAnsi="Arial Narrow" w:cs="Times New Roman"/>
        </w:rPr>
      </w:pPr>
      <w:r>
        <w:rPr>
          <w:rFonts w:ascii="Arial Narrow" w:hAnsi="Arial Narrow" w:cs="Times New Roman"/>
          <w:i/>
        </w:rPr>
        <w:t>“</w:t>
      </w:r>
      <w:r w:rsidR="00B671DA" w:rsidRPr="00263A48">
        <w:rPr>
          <w:rFonts w:ascii="Arial Narrow" w:hAnsi="Arial Narrow" w:cs="Times New Roman"/>
          <w:i/>
        </w:rPr>
        <w:t>Mau  nya saya sih, mereka itu janganlah anggap sepele dengan ODHA yah, jangan karna pasien itu udah terkena penyakit ini trus mereka gimana yah, nganggap hal itu, “ah kau ini apa nya ni, jahat atau gak bagus gitu” mau nya gak, karena gak semuanya itu</w:t>
      </w:r>
      <w:r w:rsidR="00B671DA" w:rsidRPr="00263A48">
        <w:rPr>
          <w:rFonts w:ascii="Arial Narrow" w:hAnsi="Arial Narrow" w:cs="Times New Roman"/>
        </w:rPr>
        <w:t xml:space="preserve"> [P10].</w:t>
      </w:r>
    </w:p>
    <w:p w:rsidR="00263A48" w:rsidRDefault="00263A48" w:rsidP="00263A48">
      <w:pPr>
        <w:pStyle w:val="ListParagraph"/>
        <w:spacing w:after="0" w:line="240" w:lineRule="auto"/>
        <w:ind w:left="284"/>
        <w:jc w:val="both"/>
        <w:rPr>
          <w:rFonts w:ascii="Arial Narrow" w:hAnsi="Arial Narrow" w:cs="Times New Roman"/>
          <w:i/>
          <w:color w:val="000000"/>
        </w:rPr>
      </w:pPr>
    </w:p>
    <w:p w:rsidR="00263A48" w:rsidRDefault="00263A48" w:rsidP="00263A48">
      <w:pPr>
        <w:pStyle w:val="ListParagraph"/>
        <w:spacing w:after="0" w:line="240" w:lineRule="auto"/>
        <w:ind w:left="284"/>
        <w:jc w:val="both"/>
        <w:rPr>
          <w:rFonts w:ascii="Arial Narrow" w:hAnsi="Arial Narrow" w:cs="Times New Roman"/>
          <w:color w:val="000000"/>
        </w:rPr>
      </w:pPr>
      <w:r w:rsidRPr="00263A48">
        <w:rPr>
          <w:rFonts w:ascii="Arial Narrow" w:hAnsi="Arial Narrow" w:cs="Times New Roman"/>
          <w:i/>
          <w:color w:val="000000"/>
        </w:rPr>
        <w:t>“</w:t>
      </w:r>
      <w:r w:rsidR="00B671DA" w:rsidRPr="00263A48">
        <w:rPr>
          <w:rFonts w:ascii="Arial Narrow" w:hAnsi="Arial Narrow" w:cs="Times New Roman"/>
          <w:i/>
          <w:color w:val="000000"/>
        </w:rPr>
        <w:t>Pemahaman itu makanya menghindari ya udah. Di sini juga mereka pake tangan biasa aja untuk nyentuh saya gitu..makanya saya nyaman disini kalau di RS X saya diasingkan bukan menceritakan apa ya,,”</w:t>
      </w:r>
      <w:r w:rsidR="00B671DA" w:rsidRPr="00263A48">
        <w:rPr>
          <w:rFonts w:ascii="Arial Narrow" w:hAnsi="Arial Narrow" w:cs="Times New Roman"/>
          <w:color w:val="000000"/>
        </w:rPr>
        <w:t>[P3].</w:t>
      </w:r>
    </w:p>
    <w:p w:rsidR="00263A48" w:rsidRDefault="00263A48" w:rsidP="00263A48">
      <w:pPr>
        <w:pStyle w:val="ListParagraph"/>
        <w:spacing w:after="0" w:line="240" w:lineRule="auto"/>
        <w:ind w:left="284"/>
        <w:jc w:val="both"/>
        <w:rPr>
          <w:rFonts w:ascii="Arial Narrow" w:hAnsi="Arial Narrow" w:cs="Times New Roman"/>
          <w:i/>
          <w:color w:val="000000"/>
        </w:rPr>
      </w:pPr>
    </w:p>
    <w:p w:rsidR="00263A48" w:rsidRDefault="00263A48" w:rsidP="00263A48">
      <w:pPr>
        <w:pStyle w:val="ListParagraph"/>
        <w:spacing w:after="0" w:line="240" w:lineRule="auto"/>
        <w:ind w:left="284"/>
        <w:jc w:val="both"/>
        <w:rPr>
          <w:rFonts w:ascii="Arial Narrow" w:hAnsi="Arial Narrow" w:cs="Times New Roman"/>
          <w:color w:val="000000"/>
        </w:rPr>
      </w:pPr>
      <w:r w:rsidRPr="00263A48">
        <w:rPr>
          <w:rFonts w:ascii="Arial Narrow" w:hAnsi="Arial Narrow" w:cs="Times New Roman"/>
          <w:i/>
          <w:color w:val="000000"/>
        </w:rPr>
        <w:t>‘</w:t>
      </w:r>
      <w:r w:rsidR="00B671DA" w:rsidRPr="00263A48">
        <w:rPr>
          <w:rFonts w:ascii="Arial Narrow" w:hAnsi="Arial Narrow" w:cs="Times New Roman"/>
          <w:i/>
          <w:color w:val="000000"/>
        </w:rPr>
        <w:t>Oh iya, k</w:t>
      </w:r>
      <w:r w:rsidR="00012A37" w:rsidRPr="00263A48">
        <w:rPr>
          <w:rFonts w:ascii="Arial Narrow" w:hAnsi="Arial Narrow" w:cs="Times New Roman"/>
          <w:i/>
          <w:color w:val="000000"/>
        </w:rPr>
        <w:t xml:space="preserve">alau saya pribadi sih agak </w:t>
      </w:r>
      <w:r w:rsidR="00B671DA" w:rsidRPr="00263A48">
        <w:rPr>
          <w:rFonts w:ascii="Arial Narrow" w:hAnsi="Arial Narrow" w:cs="Times New Roman"/>
          <w:i/>
          <w:color w:val="000000"/>
        </w:rPr>
        <w:t xml:space="preserve"> risih karna juga kadang pake sarung tangan, pake ini merasa saya ini dikucilkan saya eee sesuatu yang buat jijik gitu lah </w:t>
      </w:r>
      <w:r w:rsidR="00B671DA" w:rsidRPr="00263A48">
        <w:rPr>
          <w:rFonts w:ascii="Arial Narrow" w:hAnsi="Arial Narrow" w:cs="Times New Roman"/>
          <w:color w:val="000000"/>
        </w:rPr>
        <w:t>[P3].</w:t>
      </w:r>
    </w:p>
    <w:p w:rsidR="00263A48" w:rsidRDefault="00263A48" w:rsidP="00263A48">
      <w:pPr>
        <w:pStyle w:val="ListParagraph"/>
        <w:spacing w:after="0" w:line="240" w:lineRule="auto"/>
        <w:ind w:left="284"/>
        <w:jc w:val="both"/>
        <w:rPr>
          <w:rFonts w:ascii="Arial Narrow" w:hAnsi="Arial Narrow" w:cs="Times New Roman"/>
        </w:rPr>
      </w:pPr>
    </w:p>
    <w:p w:rsidR="00AE18B9" w:rsidRPr="00263A48" w:rsidRDefault="00B671DA" w:rsidP="00263A48">
      <w:pPr>
        <w:pStyle w:val="ListParagraph"/>
        <w:spacing w:after="0" w:line="240" w:lineRule="auto"/>
        <w:ind w:left="0" w:firstLine="284"/>
        <w:jc w:val="both"/>
        <w:rPr>
          <w:rFonts w:ascii="Arial Narrow" w:hAnsi="Arial Narrow" w:cs="Times New Roman"/>
        </w:rPr>
      </w:pPr>
      <w:r w:rsidRPr="00263A48">
        <w:rPr>
          <w:rFonts w:ascii="Arial Narrow" w:hAnsi="Arial Narrow" w:cs="Times New Roman"/>
        </w:rPr>
        <w:t xml:space="preserve">Odha juga menerima perlakukan negatif dari petugas kesehatan. </w:t>
      </w:r>
      <w:r w:rsidR="00AE18B9" w:rsidRPr="00263A48">
        <w:rPr>
          <w:rFonts w:ascii="Arial Narrow" w:hAnsi="Arial Narrow" w:cs="Times New Roman"/>
        </w:rPr>
        <w:t>Perlakuan negative yang diterima odha seperti petugas kesehatan tidak care terhadap mereka, apabila ada complain mereka marah, layanan yang lambat, jutek dan  cuek. Hal tersebut dinyatakan oleh partisipan sebagai berikut:</w:t>
      </w:r>
    </w:p>
    <w:p w:rsidR="00AE18B9" w:rsidRPr="00263A48" w:rsidRDefault="00AE18B9" w:rsidP="00043E5D">
      <w:pPr>
        <w:pStyle w:val="ListParagraph"/>
        <w:spacing w:after="0" w:line="240" w:lineRule="auto"/>
        <w:ind w:left="426"/>
        <w:jc w:val="both"/>
        <w:rPr>
          <w:rFonts w:ascii="Arial Narrow" w:hAnsi="Arial Narrow" w:cs="Times New Roman"/>
        </w:rPr>
      </w:pPr>
    </w:p>
    <w:p w:rsidR="00AE18B9" w:rsidRPr="00263A48" w:rsidRDefault="00AE18B9" w:rsidP="00263A48">
      <w:pPr>
        <w:pStyle w:val="ListParagraph"/>
        <w:spacing w:after="0" w:line="240" w:lineRule="auto"/>
        <w:ind w:left="284"/>
        <w:jc w:val="both"/>
        <w:rPr>
          <w:rFonts w:ascii="Arial Narrow" w:hAnsi="Arial Narrow" w:cs="Times New Roman"/>
        </w:rPr>
      </w:pPr>
      <w:r w:rsidRPr="00263A48">
        <w:rPr>
          <w:rFonts w:ascii="Arial Narrow" w:hAnsi="Arial Narrow" w:cs="Times New Roman"/>
        </w:rPr>
        <w:t>“Y</w:t>
      </w:r>
      <w:r w:rsidR="00B671DA" w:rsidRPr="00263A48">
        <w:rPr>
          <w:rFonts w:ascii="Arial Narrow" w:hAnsi="Arial Narrow" w:cs="Times New Roman"/>
          <w:i/>
        </w:rPr>
        <w:t xml:space="preserve">a seperti yang awal di puskesmas X dia tidak care sama saya kan dia tidak bilang tunggu dokternya ya nanti datang kesini lagi gitu kan </w:t>
      </w:r>
      <w:r w:rsidR="00B671DA" w:rsidRPr="00263A48">
        <w:rPr>
          <w:rFonts w:ascii="Arial Narrow" w:hAnsi="Arial Narrow" w:cs="Times New Roman"/>
        </w:rPr>
        <w:t>[P9].</w:t>
      </w:r>
    </w:p>
    <w:p w:rsidR="00AE18B9" w:rsidRPr="00263A48" w:rsidRDefault="00AE18B9" w:rsidP="00043E5D">
      <w:pPr>
        <w:pStyle w:val="ListParagraph"/>
        <w:spacing w:after="0" w:line="240" w:lineRule="auto"/>
        <w:ind w:left="426"/>
        <w:jc w:val="both"/>
        <w:rPr>
          <w:rFonts w:ascii="Arial Narrow" w:hAnsi="Arial Narrow" w:cs="Times New Roman"/>
        </w:rPr>
      </w:pPr>
    </w:p>
    <w:p w:rsidR="00012A37" w:rsidRPr="00263A48" w:rsidRDefault="00AE18B9" w:rsidP="00263A48">
      <w:pPr>
        <w:pStyle w:val="ListParagraph"/>
        <w:spacing w:after="0" w:line="240" w:lineRule="auto"/>
        <w:ind w:left="284"/>
        <w:jc w:val="both"/>
        <w:rPr>
          <w:rFonts w:ascii="Arial Narrow" w:hAnsi="Arial Narrow" w:cs="Times New Roman"/>
        </w:rPr>
      </w:pPr>
      <w:r w:rsidRPr="00263A48">
        <w:rPr>
          <w:rFonts w:ascii="Arial Narrow" w:hAnsi="Arial Narrow" w:cs="Times New Roman"/>
          <w:i/>
        </w:rPr>
        <w:t xml:space="preserve"> </w:t>
      </w:r>
      <w:r w:rsidR="00B671DA" w:rsidRPr="00263A48">
        <w:rPr>
          <w:rFonts w:ascii="Arial Narrow" w:hAnsi="Arial Narrow" w:cs="Times New Roman"/>
          <w:i/>
        </w:rPr>
        <w:t xml:space="preserve">“Karnakan kita mau komplen juga kan </w:t>
      </w:r>
      <w:r w:rsidR="00012A37" w:rsidRPr="00263A48">
        <w:rPr>
          <w:rFonts w:ascii="Arial Narrow" w:hAnsi="Arial Narrow" w:cs="Times New Roman"/>
          <w:i/>
        </w:rPr>
        <w:t xml:space="preserve"> </w:t>
      </w:r>
      <w:r w:rsidR="00B671DA" w:rsidRPr="00263A48">
        <w:rPr>
          <w:rFonts w:ascii="Arial Narrow" w:hAnsi="Arial Narrow" w:cs="Times New Roman"/>
          <w:i/>
        </w:rPr>
        <w:t>gimana kita butuh mereka loh .........</w:t>
      </w:r>
      <w:r w:rsidR="00B671DA" w:rsidRPr="00263A48">
        <w:rPr>
          <w:rFonts w:ascii="Arial Narrow" w:hAnsi="Arial Narrow" w:cs="Times New Roman"/>
          <w:i/>
          <w:color w:val="FF0000"/>
        </w:rPr>
        <w:t xml:space="preserve"> </w:t>
      </w:r>
      <w:r w:rsidR="00B671DA" w:rsidRPr="00263A48">
        <w:rPr>
          <w:rFonts w:ascii="Arial Narrow" w:hAnsi="Arial Narrow" w:cs="Times New Roman"/>
          <w:i/>
        </w:rPr>
        <w:t xml:space="preserve">Marah-marah nya mereka mau gimana ya....” </w:t>
      </w:r>
      <w:r w:rsidR="00B671DA" w:rsidRPr="00263A48">
        <w:rPr>
          <w:rFonts w:ascii="Arial Narrow" w:hAnsi="Arial Narrow" w:cs="Times New Roman"/>
        </w:rPr>
        <w:t>[P5].</w:t>
      </w:r>
    </w:p>
    <w:p w:rsidR="00032B54" w:rsidRPr="00263A48" w:rsidRDefault="00032B54" w:rsidP="00043E5D">
      <w:pPr>
        <w:pStyle w:val="ListParagraph"/>
        <w:spacing w:after="0" w:line="240" w:lineRule="auto"/>
        <w:ind w:left="426"/>
        <w:jc w:val="both"/>
        <w:rPr>
          <w:rFonts w:ascii="Arial Narrow" w:hAnsi="Arial Narrow" w:cs="Times New Roman"/>
        </w:rPr>
      </w:pPr>
    </w:p>
    <w:p w:rsidR="00012A37" w:rsidRPr="00263A48" w:rsidRDefault="00263A48" w:rsidP="00263A48">
      <w:pPr>
        <w:pStyle w:val="ListParagraph"/>
        <w:spacing w:after="0" w:line="240" w:lineRule="auto"/>
        <w:ind w:left="284"/>
        <w:jc w:val="both"/>
        <w:rPr>
          <w:rFonts w:ascii="Arial Narrow" w:hAnsi="Arial Narrow" w:cs="Times New Roman"/>
          <w:color w:val="000000"/>
        </w:rPr>
      </w:pPr>
      <w:r>
        <w:rPr>
          <w:rFonts w:ascii="Arial Narrow" w:hAnsi="Arial Narrow" w:cs="Times New Roman"/>
          <w:i/>
        </w:rPr>
        <w:t>”</w:t>
      </w:r>
      <w:r w:rsidR="00B671DA" w:rsidRPr="00263A48">
        <w:rPr>
          <w:rFonts w:ascii="Arial Narrow" w:hAnsi="Arial Narrow" w:cs="Times New Roman"/>
          <w:i/>
        </w:rPr>
        <w:t>Terlalu lambat pelayanannya dan terlalu banyak orang dan…</w:t>
      </w:r>
      <w:r w:rsidR="00012A37" w:rsidRPr="00263A48">
        <w:rPr>
          <w:rFonts w:ascii="Arial Narrow" w:hAnsi="Arial Narrow" w:cs="Times New Roman"/>
          <w:i/>
        </w:rPr>
        <w:t xml:space="preserve"> </w:t>
      </w:r>
      <w:r w:rsidR="00B671DA" w:rsidRPr="00263A48">
        <w:rPr>
          <w:rFonts w:ascii="Arial Narrow" w:hAnsi="Arial Narrow" w:cs="Times New Roman"/>
          <w:i/>
          <w:color w:val="000000"/>
        </w:rPr>
        <w:t xml:space="preserve">Eee 2016 saya coba ke RS X dan saya rasa pelayanannya lambat gitu  loh, terlalu banyak orang, terlalu banyak apa, dan saya putuskan balek ke puskesmas...untuk apa klinik itu untuk mengganti” </w:t>
      </w:r>
      <w:r w:rsidR="00B671DA" w:rsidRPr="00263A48">
        <w:rPr>
          <w:rFonts w:ascii="Arial Narrow" w:hAnsi="Arial Narrow" w:cs="Times New Roman"/>
          <w:color w:val="000000"/>
        </w:rPr>
        <w:t>[P3].</w:t>
      </w:r>
    </w:p>
    <w:p w:rsidR="00012A37" w:rsidRPr="00263A48" w:rsidRDefault="00012A37" w:rsidP="00043E5D">
      <w:pPr>
        <w:pStyle w:val="ListParagraph"/>
        <w:spacing w:after="0" w:line="240" w:lineRule="auto"/>
        <w:ind w:left="426"/>
        <w:jc w:val="both"/>
        <w:rPr>
          <w:rFonts w:ascii="Arial Narrow" w:hAnsi="Arial Narrow" w:cs="Times New Roman"/>
          <w:i/>
        </w:rPr>
      </w:pPr>
    </w:p>
    <w:p w:rsidR="00012A37" w:rsidRPr="00263A48" w:rsidRDefault="00B671DA" w:rsidP="00263A48">
      <w:pPr>
        <w:pStyle w:val="ListParagraph"/>
        <w:spacing w:after="0" w:line="240" w:lineRule="auto"/>
        <w:ind w:left="284"/>
        <w:jc w:val="both"/>
        <w:rPr>
          <w:rFonts w:ascii="Arial Narrow" w:hAnsi="Arial Narrow" w:cs="Times New Roman"/>
        </w:rPr>
      </w:pPr>
      <w:r w:rsidRPr="00263A48">
        <w:rPr>
          <w:rFonts w:ascii="Arial Narrow" w:hAnsi="Arial Narrow" w:cs="Times New Roman"/>
          <w:i/>
        </w:rPr>
        <w:t>“Engga maksudnya prosesnya itu gak mengenakkan orangnya itu pada judes jutek”</w:t>
      </w:r>
      <w:r w:rsidRPr="00263A48">
        <w:rPr>
          <w:rFonts w:ascii="Arial Narrow" w:hAnsi="Arial Narrow" w:cs="Times New Roman"/>
        </w:rPr>
        <w:t xml:space="preserve">     [P8].</w:t>
      </w:r>
    </w:p>
    <w:p w:rsidR="00012A37" w:rsidRPr="00263A48" w:rsidRDefault="00012A37" w:rsidP="00043E5D">
      <w:pPr>
        <w:pStyle w:val="ListParagraph"/>
        <w:spacing w:after="0" w:line="240" w:lineRule="auto"/>
        <w:ind w:left="426"/>
        <w:jc w:val="both"/>
        <w:rPr>
          <w:rFonts w:ascii="Arial Narrow" w:hAnsi="Arial Narrow" w:cs="Times New Roman"/>
        </w:rPr>
      </w:pPr>
    </w:p>
    <w:p w:rsidR="00B671DA" w:rsidRPr="00263A48" w:rsidRDefault="00B671DA" w:rsidP="00043E5D">
      <w:pPr>
        <w:pStyle w:val="ListParagraph"/>
        <w:spacing w:after="0" w:line="240" w:lineRule="auto"/>
        <w:ind w:left="426"/>
        <w:jc w:val="both"/>
        <w:rPr>
          <w:rFonts w:ascii="Arial Narrow" w:hAnsi="Arial Narrow" w:cs="Times New Roman"/>
          <w:color w:val="000000"/>
        </w:rPr>
      </w:pPr>
      <w:r w:rsidRPr="00263A48">
        <w:rPr>
          <w:rFonts w:ascii="Arial Narrow" w:hAnsi="Arial Narrow" w:cs="Times New Roman"/>
          <w:i/>
        </w:rPr>
        <w:lastRenderedPageBreak/>
        <w:t>”Karna, cuman kalo bukan bukan pas ngambil obat nya sih kak, cuman kalo dari pas pertama masuk eee puskesmas yang melayani nya agak cuek gitu”</w:t>
      </w:r>
      <w:r w:rsidRPr="00263A48">
        <w:rPr>
          <w:rFonts w:ascii="Arial Narrow" w:hAnsi="Arial Narrow" w:cs="Times New Roman"/>
        </w:rPr>
        <w:t xml:space="preserve">. </w:t>
      </w:r>
      <w:r w:rsidRPr="00263A48">
        <w:rPr>
          <w:rFonts w:ascii="Arial Narrow" w:hAnsi="Arial Narrow" w:cs="Times New Roman"/>
          <w:i/>
        </w:rPr>
        <w:t>”Kurang bisa jelasin kak cuman bisa kurasakan ajalah orang itu  agak cuek lah, pokok nya cuek lah kak”</w:t>
      </w:r>
      <w:r w:rsidRPr="00263A48">
        <w:rPr>
          <w:rFonts w:ascii="Arial Narrow" w:hAnsi="Arial Narrow" w:cs="Times New Roman"/>
        </w:rPr>
        <w:t>[P4].</w:t>
      </w:r>
    </w:p>
    <w:p w:rsidR="007B781B" w:rsidRPr="00263A48" w:rsidRDefault="007B781B" w:rsidP="00043E5D">
      <w:pPr>
        <w:pStyle w:val="ListParagraph"/>
        <w:spacing w:after="0" w:line="240" w:lineRule="auto"/>
        <w:ind w:left="426"/>
        <w:jc w:val="both"/>
        <w:rPr>
          <w:rFonts w:ascii="Arial Narrow" w:hAnsi="Arial Narrow" w:cs="Times New Roman"/>
          <w:color w:val="000000"/>
        </w:rPr>
      </w:pPr>
    </w:p>
    <w:p w:rsidR="00263A48" w:rsidRPr="00263A48" w:rsidRDefault="00B671DA" w:rsidP="00263A48">
      <w:pPr>
        <w:pStyle w:val="ListParagraph"/>
        <w:numPr>
          <w:ilvl w:val="0"/>
          <w:numId w:val="1"/>
        </w:numPr>
        <w:spacing w:after="0" w:line="240" w:lineRule="auto"/>
        <w:ind w:left="284" w:hanging="284"/>
        <w:jc w:val="both"/>
        <w:rPr>
          <w:rFonts w:ascii="Arial Narrow" w:hAnsi="Arial Narrow" w:cs="Times New Roman"/>
          <w:b/>
          <w:color w:val="000000"/>
        </w:rPr>
      </w:pPr>
      <w:r w:rsidRPr="00263A48">
        <w:rPr>
          <w:rFonts w:ascii="Arial Narrow" w:hAnsi="Arial Narrow" w:cs="Times New Roman"/>
          <w:b/>
        </w:rPr>
        <w:t>Mengalami dampak secara psikologis</w:t>
      </w:r>
    </w:p>
    <w:p w:rsidR="00C7396B" w:rsidRPr="00263A48" w:rsidRDefault="00B671DA" w:rsidP="00263A48">
      <w:pPr>
        <w:pStyle w:val="ListParagraph"/>
        <w:spacing w:after="0" w:line="240" w:lineRule="auto"/>
        <w:ind w:left="0" w:firstLine="284"/>
        <w:jc w:val="both"/>
        <w:rPr>
          <w:rFonts w:ascii="Arial Narrow" w:hAnsi="Arial Narrow" w:cs="Times New Roman"/>
          <w:b/>
          <w:color w:val="000000"/>
        </w:rPr>
      </w:pPr>
      <w:r w:rsidRPr="00263A48">
        <w:rPr>
          <w:rFonts w:ascii="Arial Narrow" w:hAnsi="Arial Narrow" w:cs="Times New Roman"/>
          <w:color w:val="000000"/>
        </w:rPr>
        <w:t xml:space="preserve">Stigma dan diskriminasi yang dialami odha berdampak pada </w:t>
      </w:r>
      <w:r w:rsidR="00C7396B" w:rsidRPr="00263A48">
        <w:rPr>
          <w:rFonts w:ascii="Arial Narrow" w:hAnsi="Arial Narrow" w:cs="Times New Roman"/>
          <w:color w:val="000000"/>
        </w:rPr>
        <w:t xml:space="preserve">psikologisnya. Hal ini membuat perubahan mental pada odha. </w:t>
      </w:r>
      <w:r w:rsidR="00671B0A">
        <w:rPr>
          <w:rFonts w:ascii="Arial Narrow" w:hAnsi="Arial Narrow" w:cs="Times New Roman"/>
          <w:color w:val="000000"/>
        </w:rPr>
        <w:t>S</w:t>
      </w:r>
      <w:r w:rsidR="00C7396B" w:rsidRPr="00263A48">
        <w:rPr>
          <w:rFonts w:ascii="Arial Narrow" w:hAnsi="Arial Narrow" w:cs="Times New Roman"/>
          <w:color w:val="000000"/>
        </w:rPr>
        <w:t xml:space="preserve">tigma </w:t>
      </w:r>
      <w:r w:rsidR="00671B0A">
        <w:rPr>
          <w:rFonts w:ascii="Arial Narrow" w:hAnsi="Arial Narrow" w:cs="Times New Roman"/>
          <w:color w:val="000000"/>
        </w:rPr>
        <w:t xml:space="preserve">menimbulkan </w:t>
      </w:r>
      <w:r w:rsidR="00C7396B" w:rsidRPr="00263A48">
        <w:rPr>
          <w:rFonts w:ascii="Arial Narrow" w:hAnsi="Arial Narrow" w:cs="Times New Roman"/>
          <w:color w:val="000000"/>
        </w:rPr>
        <w:t>rasa takut pada odha.</w:t>
      </w:r>
      <w:r w:rsidR="00C7396B" w:rsidRPr="00263A48">
        <w:rPr>
          <w:rFonts w:ascii="Arial Narrow" w:hAnsi="Arial Narrow" w:cs="Times New Roman"/>
        </w:rPr>
        <w:t xml:space="preserve"> Hal tersebut dinyatakan oleh partisipan sebagai berikut:</w:t>
      </w:r>
    </w:p>
    <w:p w:rsidR="00C7396B" w:rsidRPr="00263A48" w:rsidRDefault="00C7396B" w:rsidP="00043E5D">
      <w:pPr>
        <w:pStyle w:val="ListParagraph"/>
        <w:spacing w:after="0" w:line="240" w:lineRule="auto"/>
        <w:ind w:left="426"/>
        <w:jc w:val="both"/>
        <w:rPr>
          <w:rFonts w:ascii="Arial Narrow" w:hAnsi="Arial Narrow" w:cs="Times New Roman"/>
          <w:i/>
        </w:rPr>
      </w:pPr>
    </w:p>
    <w:p w:rsidR="00B671DA" w:rsidRPr="00263A48" w:rsidRDefault="00263A48" w:rsidP="00263A48">
      <w:pPr>
        <w:pStyle w:val="ListParagraph"/>
        <w:spacing w:after="0" w:line="240" w:lineRule="auto"/>
        <w:ind w:left="284"/>
        <w:jc w:val="both"/>
        <w:rPr>
          <w:rFonts w:ascii="Arial Narrow" w:hAnsi="Arial Narrow" w:cs="Times New Roman"/>
        </w:rPr>
      </w:pPr>
      <w:r>
        <w:rPr>
          <w:rFonts w:ascii="Arial Narrow" w:hAnsi="Arial Narrow" w:cs="Times New Roman"/>
          <w:i/>
        </w:rPr>
        <w:t>“I</w:t>
      </w:r>
      <w:r w:rsidR="00C7396B" w:rsidRPr="00263A48">
        <w:rPr>
          <w:rFonts w:ascii="Arial Narrow" w:hAnsi="Arial Narrow" w:cs="Times New Roman"/>
          <w:i/>
        </w:rPr>
        <w:t xml:space="preserve">bu seharusnya jangan melecehkan kami, jadi buat rasa takut...bahwa dia itu berhak sehat sebetulnya, jadi saya juga punya kesempatan yang sama </w:t>
      </w:r>
      <w:r w:rsidR="00C7396B" w:rsidRPr="00263A48">
        <w:rPr>
          <w:rFonts w:ascii="Arial Narrow" w:hAnsi="Arial Narrow" w:cs="Times New Roman"/>
        </w:rPr>
        <w:t>[P1].</w:t>
      </w:r>
    </w:p>
    <w:p w:rsidR="00C7396B" w:rsidRPr="00263A48" w:rsidRDefault="00C7396B" w:rsidP="00043E5D">
      <w:pPr>
        <w:pStyle w:val="ListParagraph"/>
        <w:spacing w:after="0" w:line="240" w:lineRule="auto"/>
        <w:ind w:left="426"/>
        <w:jc w:val="both"/>
        <w:rPr>
          <w:rFonts w:ascii="Arial Narrow" w:hAnsi="Arial Narrow" w:cs="Times New Roman"/>
        </w:rPr>
      </w:pPr>
    </w:p>
    <w:p w:rsidR="00C7396B" w:rsidRPr="00263A48" w:rsidRDefault="00C7396B" w:rsidP="00671B0A">
      <w:pPr>
        <w:pStyle w:val="ListParagraph"/>
        <w:spacing w:after="0" w:line="240" w:lineRule="auto"/>
        <w:ind w:left="0" w:firstLine="284"/>
        <w:jc w:val="both"/>
        <w:rPr>
          <w:rFonts w:ascii="Arial Narrow" w:hAnsi="Arial Narrow" w:cs="Times New Roman"/>
        </w:rPr>
      </w:pPr>
      <w:r w:rsidRPr="00263A48">
        <w:rPr>
          <w:rFonts w:ascii="Arial Narrow" w:hAnsi="Arial Narrow" w:cs="Times New Roman"/>
        </w:rPr>
        <w:t>Dampak psikologis odha lainnya adalah gampang sensitive. Hal ini seperti yang dinyatakan pastisipan sebagai berikut:</w:t>
      </w:r>
    </w:p>
    <w:p w:rsidR="00C7396B" w:rsidRPr="00263A48" w:rsidRDefault="00C7396B" w:rsidP="00671B0A">
      <w:pPr>
        <w:pStyle w:val="ListParagraph"/>
        <w:spacing w:after="0" w:line="240" w:lineRule="auto"/>
        <w:ind w:left="426"/>
        <w:jc w:val="both"/>
        <w:rPr>
          <w:rFonts w:ascii="Arial Narrow" w:hAnsi="Arial Narrow" w:cs="Times New Roman"/>
        </w:rPr>
      </w:pPr>
    </w:p>
    <w:p w:rsidR="00C7396B" w:rsidRPr="00263A48" w:rsidRDefault="00C7396B" w:rsidP="00671B0A">
      <w:pPr>
        <w:pStyle w:val="ListParagraph"/>
        <w:spacing w:after="0" w:line="240" w:lineRule="auto"/>
        <w:ind w:left="284"/>
        <w:jc w:val="both"/>
        <w:rPr>
          <w:rFonts w:ascii="Arial Narrow" w:hAnsi="Arial Narrow" w:cs="Times New Roman"/>
        </w:rPr>
      </w:pPr>
      <w:r w:rsidRPr="00263A48">
        <w:rPr>
          <w:rFonts w:ascii="Arial Narrow" w:hAnsi="Arial Narrow" w:cs="Times New Roman"/>
          <w:i/>
        </w:rPr>
        <w:t>”Kalau mungkin bagi mereka becanda tapi kan aku...(gampang sensitive) ”</w:t>
      </w:r>
      <w:r w:rsidRPr="00263A48">
        <w:rPr>
          <w:rFonts w:ascii="Arial Narrow" w:hAnsi="Arial Narrow" w:cs="Times New Roman"/>
        </w:rPr>
        <w:t>[P4].</w:t>
      </w:r>
    </w:p>
    <w:p w:rsidR="00C7396B" w:rsidRPr="00263A48" w:rsidRDefault="00C7396B" w:rsidP="00671B0A">
      <w:pPr>
        <w:pStyle w:val="ListParagraph"/>
        <w:spacing w:after="0" w:line="240" w:lineRule="auto"/>
        <w:ind w:left="426"/>
        <w:jc w:val="both"/>
        <w:rPr>
          <w:rFonts w:ascii="Arial Narrow" w:hAnsi="Arial Narrow" w:cs="Times New Roman"/>
          <w:i/>
        </w:rPr>
      </w:pPr>
    </w:p>
    <w:p w:rsidR="00C7396B" w:rsidRPr="00263A48" w:rsidRDefault="00671B0A" w:rsidP="00671B0A">
      <w:pPr>
        <w:pStyle w:val="ListParagraph"/>
        <w:spacing w:after="0" w:line="240" w:lineRule="auto"/>
        <w:ind w:left="284"/>
        <w:jc w:val="both"/>
        <w:rPr>
          <w:rFonts w:ascii="Arial Narrow" w:hAnsi="Arial Narrow" w:cs="Times New Roman"/>
        </w:rPr>
      </w:pPr>
      <w:r>
        <w:rPr>
          <w:rFonts w:ascii="Arial Narrow" w:hAnsi="Arial Narrow" w:cs="Times New Roman"/>
          <w:i/>
        </w:rPr>
        <w:t>“</w:t>
      </w:r>
      <w:r w:rsidR="00C7396B" w:rsidRPr="00263A48">
        <w:rPr>
          <w:rFonts w:ascii="Arial Narrow" w:hAnsi="Arial Narrow" w:cs="Times New Roman"/>
          <w:i/>
        </w:rPr>
        <w:t>eee... jadi saya berusaha menunggu di ruangan itu ya udah bergantian melihat saya ya saya</w:t>
      </w:r>
      <w:r w:rsidR="00C7396B" w:rsidRPr="00263A48">
        <w:rPr>
          <w:rFonts w:ascii="Arial Narrow" w:hAnsi="Arial Narrow" w:cs="Times New Roman"/>
          <w:i/>
          <w:u w:val="single"/>
        </w:rPr>
        <w:t xml:space="preserve"> </w:t>
      </w:r>
      <w:r w:rsidR="00C7396B" w:rsidRPr="00263A48">
        <w:rPr>
          <w:rFonts w:ascii="Arial Narrow" w:hAnsi="Arial Narrow" w:cs="Times New Roman"/>
          <w:i/>
        </w:rPr>
        <w:t>merasa dong ya kan kak (gampang sensisitive)..</w:t>
      </w:r>
      <w:r w:rsidR="00C7396B" w:rsidRPr="00263A48">
        <w:rPr>
          <w:rFonts w:ascii="Arial Narrow" w:hAnsi="Arial Narrow" w:cs="Times New Roman"/>
        </w:rPr>
        <w:t>[P5].</w:t>
      </w:r>
    </w:p>
    <w:p w:rsidR="00C7396B" w:rsidRPr="00263A48" w:rsidRDefault="00C7396B" w:rsidP="00043E5D">
      <w:pPr>
        <w:pStyle w:val="ListParagraph"/>
        <w:spacing w:after="0" w:line="240" w:lineRule="auto"/>
        <w:ind w:left="426"/>
        <w:jc w:val="both"/>
        <w:rPr>
          <w:rFonts w:ascii="Arial Narrow" w:hAnsi="Arial Narrow" w:cs="Times New Roman"/>
          <w:i/>
        </w:rPr>
      </w:pPr>
    </w:p>
    <w:p w:rsidR="00C7396B" w:rsidRPr="00263A48" w:rsidRDefault="00C7396B" w:rsidP="00671B0A">
      <w:pPr>
        <w:pStyle w:val="ListParagraph"/>
        <w:spacing w:after="0" w:line="240" w:lineRule="auto"/>
        <w:ind w:left="0" w:firstLine="284"/>
        <w:jc w:val="both"/>
        <w:rPr>
          <w:rFonts w:ascii="Arial Narrow" w:hAnsi="Arial Narrow" w:cs="Times New Roman"/>
        </w:rPr>
      </w:pPr>
      <w:r w:rsidRPr="00263A48">
        <w:rPr>
          <w:rFonts w:ascii="Arial Narrow" w:hAnsi="Arial Narrow" w:cs="Times New Roman"/>
        </w:rPr>
        <w:t>Stigma dan diskriminasi juga membuat pasien “down”. Hal ini seperti yang disampaikan partisapan sebagai berikut:</w:t>
      </w:r>
    </w:p>
    <w:p w:rsidR="00C7396B" w:rsidRPr="00263A48" w:rsidRDefault="00C7396B" w:rsidP="00043E5D">
      <w:pPr>
        <w:pStyle w:val="ListParagraph"/>
        <w:spacing w:after="0" w:line="240" w:lineRule="auto"/>
        <w:ind w:left="426"/>
        <w:jc w:val="both"/>
        <w:rPr>
          <w:rFonts w:ascii="Arial Narrow" w:hAnsi="Arial Narrow" w:cs="Times New Roman"/>
          <w:i/>
        </w:rPr>
      </w:pPr>
    </w:p>
    <w:p w:rsidR="00C7396B" w:rsidRPr="00263A48" w:rsidRDefault="00671B0A" w:rsidP="00671B0A">
      <w:pPr>
        <w:pStyle w:val="ListParagraph"/>
        <w:spacing w:after="0" w:line="240" w:lineRule="auto"/>
        <w:ind w:left="284"/>
        <w:jc w:val="both"/>
        <w:rPr>
          <w:rFonts w:ascii="Arial Narrow" w:hAnsi="Arial Narrow" w:cs="Times New Roman"/>
        </w:rPr>
      </w:pPr>
      <w:r>
        <w:rPr>
          <w:rFonts w:ascii="Arial Narrow" w:hAnsi="Arial Narrow" w:cs="Times New Roman"/>
          <w:i/>
        </w:rPr>
        <w:t>“N</w:t>
      </w:r>
      <w:r w:rsidR="00C7396B" w:rsidRPr="00263A48">
        <w:rPr>
          <w:rFonts w:ascii="Arial Narrow" w:hAnsi="Arial Narrow" w:cs="Times New Roman"/>
          <w:i/>
        </w:rPr>
        <w:t>ggak semua orang memgalami nya" jadi saya waktu menanya itu langsung dibilang gitu jadi saya dah tahu "aduh begini begini banyak efek lah" jadi saya ter mindset besok nya saya pusing, lemas ( tidak jelas) itu mindset saya besok besok nya nggak apa apa.”(down)</w:t>
      </w:r>
      <w:r w:rsidR="00C7396B" w:rsidRPr="00263A48">
        <w:rPr>
          <w:rFonts w:ascii="Arial Narrow" w:hAnsi="Arial Narrow" w:cs="Times New Roman"/>
        </w:rPr>
        <w:t>[P1].</w:t>
      </w:r>
    </w:p>
    <w:p w:rsidR="00C7396B" w:rsidRPr="00263A48" w:rsidRDefault="00C7396B" w:rsidP="00043E5D">
      <w:pPr>
        <w:pStyle w:val="ListParagraph"/>
        <w:spacing w:after="0" w:line="240" w:lineRule="auto"/>
        <w:ind w:left="426"/>
        <w:jc w:val="both"/>
        <w:rPr>
          <w:rFonts w:ascii="Arial Narrow" w:hAnsi="Arial Narrow" w:cs="Times New Roman"/>
          <w:color w:val="000000"/>
        </w:rPr>
      </w:pPr>
    </w:p>
    <w:p w:rsidR="00472FF9" w:rsidRPr="00671B0A" w:rsidRDefault="00671B0A" w:rsidP="00671B0A">
      <w:pPr>
        <w:pStyle w:val="ListParagraph"/>
        <w:numPr>
          <w:ilvl w:val="0"/>
          <w:numId w:val="1"/>
        </w:numPr>
        <w:spacing w:after="0" w:line="240" w:lineRule="auto"/>
        <w:ind w:left="284" w:hanging="284"/>
        <w:jc w:val="both"/>
        <w:rPr>
          <w:rFonts w:ascii="Arial Narrow" w:hAnsi="Arial Narrow" w:cs="Times New Roman"/>
          <w:b/>
          <w:color w:val="000000"/>
        </w:rPr>
      </w:pPr>
      <w:r w:rsidRPr="00671B0A">
        <w:rPr>
          <w:rFonts w:ascii="Arial Narrow" w:hAnsi="Arial Narrow" w:cs="Times New Roman"/>
          <w:b/>
        </w:rPr>
        <w:t xml:space="preserve">Melanjutkan </w:t>
      </w:r>
      <w:r w:rsidR="00B671DA" w:rsidRPr="00671B0A">
        <w:rPr>
          <w:rFonts w:ascii="Arial Narrow" w:hAnsi="Arial Narrow" w:cs="Times New Roman"/>
          <w:b/>
        </w:rPr>
        <w:t>Pengobatan ke Layanan Kesehatan</w:t>
      </w:r>
    </w:p>
    <w:p w:rsidR="00032B54" w:rsidRPr="00263A48" w:rsidRDefault="00472FF9" w:rsidP="00671B0A">
      <w:pPr>
        <w:pStyle w:val="ListParagraph"/>
        <w:spacing w:after="0" w:line="240" w:lineRule="auto"/>
        <w:ind w:left="0" w:firstLine="284"/>
        <w:jc w:val="both"/>
        <w:rPr>
          <w:rFonts w:ascii="Arial Narrow" w:hAnsi="Arial Narrow" w:cs="Times New Roman"/>
        </w:rPr>
      </w:pPr>
      <w:r w:rsidRPr="00263A48">
        <w:rPr>
          <w:rFonts w:ascii="Arial Narrow" w:hAnsi="Arial Narrow" w:cs="Times New Roman"/>
        </w:rPr>
        <w:t xml:space="preserve">Meskipun menerima stigma dan diskriminasi dari petugas kesehatan, odha tetap melanjutkan pengobatan ke layanan kesehatan. Di awal, stigma dan diskriminasi petugas kesehatan menyebabkan odha </w:t>
      </w:r>
      <w:r w:rsidRPr="00263A48">
        <w:rPr>
          <w:rFonts w:ascii="Arial Narrow" w:hAnsi="Arial Narrow" w:cs="Times New Roman"/>
          <w:shd w:val="clear" w:color="auto" w:fill="FFFFFF"/>
        </w:rPr>
        <w:t xml:space="preserve">tidak mau atau terlambat mengakses layanan terkait HIV, </w:t>
      </w:r>
      <w:r w:rsidRPr="00263A48">
        <w:rPr>
          <w:rFonts w:ascii="Arial Narrow" w:hAnsi="Arial Narrow" w:cs="Times New Roman"/>
        </w:rPr>
        <w:t>seiring dengan penerimaan diri dan penyesuaian yang dilakukan, mereka kembali melanjutkan pengobatan</w:t>
      </w:r>
      <w:r w:rsidRPr="00263A48">
        <w:rPr>
          <w:rFonts w:ascii="Arial Narrow" w:hAnsi="Arial Narrow"/>
        </w:rPr>
        <w:t xml:space="preserve">. </w:t>
      </w:r>
      <w:r w:rsidRPr="00263A48">
        <w:rPr>
          <w:rFonts w:ascii="Arial Narrow" w:hAnsi="Arial Narrow" w:cs="Times New Roman"/>
        </w:rPr>
        <w:t xml:space="preserve">Cepat lambatnya penerimaan dan penyesuaian diri odha terkait dengan koping diri odha. Koping yang dilakukan terhadap stigma dan diskriminasi dari petugas </w:t>
      </w:r>
      <w:r w:rsidRPr="00263A48">
        <w:rPr>
          <w:rFonts w:ascii="Arial Narrow" w:hAnsi="Arial Narrow" w:cs="Times New Roman"/>
        </w:rPr>
        <w:lastRenderedPageBreak/>
        <w:t>kesehatan adalah tidak mengambil hati, pindah layanan kesehatan, dan menerima.</w:t>
      </w:r>
    </w:p>
    <w:p w:rsidR="00032B54" w:rsidRPr="00263A48" w:rsidRDefault="00032B54" w:rsidP="00043E5D">
      <w:pPr>
        <w:pStyle w:val="ListParagraph"/>
        <w:spacing w:after="0" w:line="240" w:lineRule="auto"/>
        <w:ind w:left="426"/>
        <w:jc w:val="both"/>
        <w:rPr>
          <w:rFonts w:ascii="Arial Narrow" w:hAnsi="Arial Narrow" w:cs="Times New Roman"/>
        </w:rPr>
      </w:pPr>
    </w:p>
    <w:p w:rsidR="00032B54" w:rsidRPr="00263A48" w:rsidRDefault="00671B0A" w:rsidP="00671B0A">
      <w:pPr>
        <w:pStyle w:val="ListParagraph"/>
        <w:spacing w:after="0" w:line="240" w:lineRule="auto"/>
        <w:ind w:left="284"/>
        <w:jc w:val="both"/>
        <w:rPr>
          <w:rFonts w:ascii="Arial Narrow" w:hAnsi="Arial Narrow" w:cs="Times New Roman"/>
        </w:rPr>
      </w:pPr>
      <w:r>
        <w:rPr>
          <w:rFonts w:ascii="Arial Narrow" w:hAnsi="Arial Narrow" w:cs="Times New Roman"/>
          <w:i/>
        </w:rPr>
        <w:t>“</w:t>
      </w:r>
      <w:r w:rsidR="00472FF9" w:rsidRPr="00263A48">
        <w:rPr>
          <w:rFonts w:ascii="Arial Narrow" w:hAnsi="Arial Narrow" w:cs="Times New Roman"/>
          <w:i/>
        </w:rPr>
        <w:t>Gak perlu diambil hati, cuekin kalau tidak sopan ya..cuekin aja!”</w:t>
      </w:r>
      <w:r w:rsidR="00472FF9" w:rsidRPr="00263A48">
        <w:rPr>
          <w:rFonts w:ascii="Arial Narrow" w:hAnsi="Arial Narrow" w:cs="Times New Roman"/>
        </w:rPr>
        <w:t xml:space="preserve"> [P7].</w:t>
      </w:r>
    </w:p>
    <w:p w:rsidR="00032B54" w:rsidRPr="00263A48" w:rsidRDefault="00032B54" w:rsidP="00043E5D">
      <w:pPr>
        <w:pStyle w:val="ListParagraph"/>
        <w:spacing w:after="0" w:line="240" w:lineRule="auto"/>
        <w:ind w:left="426"/>
        <w:jc w:val="both"/>
        <w:rPr>
          <w:rFonts w:ascii="Arial Narrow" w:hAnsi="Arial Narrow" w:cs="Times New Roman"/>
          <w:i/>
        </w:rPr>
      </w:pPr>
    </w:p>
    <w:p w:rsidR="00032B54" w:rsidRPr="00263A48" w:rsidRDefault="00671B0A" w:rsidP="00671B0A">
      <w:pPr>
        <w:pStyle w:val="ListParagraph"/>
        <w:spacing w:after="0" w:line="240" w:lineRule="auto"/>
        <w:ind w:left="284"/>
        <w:jc w:val="both"/>
        <w:rPr>
          <w:rFonts w:ascii="Arial Narrow" w:hAnsi="Arial Narrow" w:cs="Times New Roman"/>
        </w:rPr>
      </w:pPr>
      <w:r>
        <w:rPr>
          <w:rFonts w:ascii="Arial Narrow" w:hAnsi="Arial Narrow" w:cs="Times New Roman"/>
          <w:i/>
        </w:rPr>
        <w:t>“</w:t>
      </w:r>
      <w:r w:rsidR="00472FF9" w:rsidRPr="00263A48">
        <w:rPr>
          <w:rFonts w:ascii="Arial Narrow" w:hAnsi="Arial Narrow" w:cs="Times New Roman"/>
          <w:i/>
        </w:rPr>
        <w:t>Saya rasa layanannya kurang, trus saya pindah layanan kesehatan..ya...akhirnya...kesini.”</w:t>
      </w:r>
      <w:r w:rsidR="00472FF9" w:rsidRPr="00263A48">
        <w:rPr>
          <w:rFonts w:ascii="Arial Narrow" w:hAnsi="Arial Narrow" w:cs="Times New Roman"/>
        </w:rPr>
        <w:t>[P3].</w:t>
      </w:r>
    </w:p>
    <w:p w:rsidR="00032B54" w:rsidRPr="00263A48" w:rsidRDefault="00032B54" w:rsidP="00043E5D">
      <w:pPr>
        <w:pStyle w:val="ListParagraph"/>
        <w:spacing w:after="0" w:line="240" w:lineRule="auto"/>
        <w:ind w:left="426"/>
        <w:jc w:val="both"/>
        <w:rPr>
          <w:rFonts w:ascii="Arial Narrow" w:hAnsi="Arial Narrow" w:cs="Times New Roman"/>
          <w:i/>
          <w:color w:val="000000"/>
        </w:rPr>
      </w:pPr>
    </w:p>
    <w:p w:rsidR="00472FF9" w:rsidRPr="00263A48" w:rsidRDefault="00671B0A" w:rsidP="00043E5D">
      <w:pPr>
        <w:pStyle w:val="ListParagraph"/>
        <w:spacing w:after="0" w:line="240" w:lineRule="auto"/>
        <w:ind w:left="426"/>
        <w:jc w:val="both"/>
        <w:rPr>
          <w:rFonts w:ascii="Arial Narrow" w:hAnsi="Arial Narrow" w:cs="Times New Roman"/>
        </w:rPr>
      </w:pPr>
      <w:r>
        <w:rPr>
          <w:rFonts w:ascii="Arial Narrow" w:hAnsi="Arial Narrow" w:cs="Times New Roman"/>
          <w:i/>
          <w:color w:val="000000"/>
        </w:rPr>
        <w:t>”</w:t>
      </w:r>
      <w:r w:rsidR="00472FF9" w:rsidRPr="00263A48">
        <w:rPr>
          <w:rFonts w:ascii="Arial Narrow" w:hAnsi="Arial Narrow" w:cs="Times New Roman"/>
          <w:i/>
          <w:color w:val="000000"/>
        </w:rPr>
        <w:t>Yaudahlah saya sebagai pasien ( menerima)”. ” Ya menerima lah mau gimana lagi mau protes gimana gitukan”</w:t>
      </w:r>
      <w:r w:rsidR="00472FF9" w:rsidRPr="00263A48">
        <w:rPr>
          <w:rFonts w:ascii="Arial Narrow" w:hAnsi="Arial Narrow" w:cs="Times New Roman"/>
          <w:color w:val="000000"/>
        </w:rPr>
        <w:t>[P3].</w:t>
      </w:r>
    </w:p>
    <w:p w:rsidR="00671B0A" w:rsidRDefault="00671B0A" w:rsidP="00043E5D">
      <w:pPr>
        <w:spacing w:after="0" w:line="240" w:lineRule="auto"/>
        <w:jc w:val="both"/>
        <w:rPr>
          <w:rFonts w:ascii="Arial Narrow" w:hAnsi="Arial Narrow" w:cs="Times New Roman"/>
          <w:b/>
        </w:rPr>
      </w:pPr>
    </w:p>
    <w:p w:rsidR="00671B0A" w:rsidRDefault="008A3D97" w:rsidP="00671B0A">
      <w:pPr>
        <w:spacing w:after="0" w:line="240" w:lineRule="auto"/>
        <w:jc w:val="both"/>
        <w:rPr>
          <w:rFonts w:ascii="Arial Narrow" w:hAnsi="Arial Narrow" w:cs="Times New Roman"/>
          <w:b/>
        </w:rPr>
      </w:pPr>
      <w:r w:rsidRPr="00263A48">
        <w:rPr>
          <w:rFonts w:ascii="Arial Narrow" w:hAnsi="Arial Narrow" w:cs="Times New Roman"/>
          <w:b/>
        </w:rPr>
        <w:t>PEMBAHASAN</w:t>
      </w:r>
    </w:p>
    <w:p w:rsidR="00671B0A" w:rsidRDefault="00032B54" w:rsidP="00671B0A">
      <w:pPr>
        <w:spacing w:after="0" w:line="240" w:lineRule="auto"/>
        <w:jc w:val="both"/>
        <w:rPr>
          <w:rFonts w:ascii="Arial Narrow" w:hAnsi="Arial Narrow" w:cs="Times New Roman"/>
          <w:b/>
        </w:rPr>
      </w:pPr>
      <w:r w:rsidRPr="00671B0A">
        <w:rPr>
          <w:rFonts w:ascii="Arial Narrow" w:hAnsi="Arial Narrow" w:cs="Times New Roman"/>
          <w:b/>
          <w:color w:val="000000"/>
          <w:shd w:val="clear" w:color="auto" w:fill="FFFFFF"/>
        </w:rPr>
        <w:t>Mendapat stigma dan diskriminasi dari petugas kesehatan</w:t>
      </w:r>
    </w:p>
    <w:p w:rsidR="00671B0A" w:rsidRDefault="00032B54" w:rsidP="00671B0A">
      <w:pPr>
        <w:spacing w:after="0" w:line="240" w:lineRule="auto"/>
        <w:ind w:firstLine="284"/>
        <w:jc w:val="both"/>
        <w:rPr>
          <w:rFonts w:ascii="Arial Narrow" w:hAnsi="Arial Narrow" w:cs="Times New Roman"/>
          <w:b/>
        </w:rPr>
      </w:pPr>
      <w:r w:rsidRPr="00671B0A">
        <w:rPr>
          <w:rFonts w:ascii="Arial Narrow" w:hAnsi="Arial Narrow" w:cs="Times New Roman"/>
        </w:rPr>
        <w:t xml:space="preserve">Tingginya stigma dan diskriminasi masih menjadi salah satu hambatan terbesar dalam pencegahan dan penanggulangan HIV/AIDS di Indonesia </w:t>
      </w:r>
      <w:r w:rsidR="003A4011" w:rsidRPr="00671B0A">
        <w:rPr>
          <w:rFonts w:ascii="Arial Narrow" w:hAnsi="Arial Narrow" w:cs="Times New Roman"/>
        </w:rPr>
        <w:fldChar w:fldCharType="begin" w:fldLock="1"/>
      </w:r>
      <w:r w:rsidRPr="00671B0A">
        <w:rPr>
          <w:rFonts w:ascii="Arial Narrow" w:hAnsi="Arial Narrow" w:cs="Times New Roman"/>
        </w:rPr>
        <w:instrText>ADDIN CSL_CITATION {"citationItems":[{"id":"ITEM-1","itemData":{"DOI":"10.21109/kesmas.v9i4.740","ISSN":"2460-0601","abstract":"Grobogan District is a district with a sharp increasing of HIV/AIDS case compared to other districts over Central Java. This study aimed to identify public stigma to people living with HIV/AIDS (PLWHA) and influencing factors. This explanatory study was conducted using cross sectional design worth 300 family head samples selected by using proportional random sam- pling on three subdistricts with highest HIV case within August - September 2014. Data collecting was conducted through face-to-face interview using structured questionnaire. Meanwhile, data analysis was conducted in uni- variate, bivariate using chi square and multivariate using logistic regression. Most respondents were men whose education level was mostly high school to the bottom level. Half of respondents were still stigmatizing PLWHA. Respondents whose families stigmatized had possibility of stigmatizing four times bigger than respondents whose families did not. Similarly, respon- dents holding negative perceptions toward PLWHA had possibility of stig- matizing twice bigger than those holding positive perceptions. Attitude of neighbors and public figures toward PLWHAalso significantly related to res- pondent’s stigma to PLWHA. To sum up, family attitude and respondent’s perception to PLWHA were influencing factors of emerging stigma toward PLWHA. Therefore, it suggested that providing families and public any com- plete information about HIV/AIDS may decrease or remove the stigma.","author":[{"dropping-particle":"","family":"Shaluhiyah","given":"Zahroh","non-dropping-particle":"","parse-names":false,"suffix":""},{"dropping-particle":"","family":"Musthofa","given":"Syamsulhuda Budi","non-dropping-particle":"","parse-names":false,"suffix":""},{"dropping-particle":"","family":"Widjanarko","given":"Bagoes","non-dropping-particle":"","parse-names":false,"suffix":""}],"container-title":"Jurnal Kesehatan Masyarakat Nasional","id":"ITEM-1","issue":"4","issued":{"date-parts":[["2014"]]},"page":"333-339","title":"Stigma Masyarakat terhadap Orang dengan HIV / AIDS (Public Stigma to People Living with HIV/AIDS)","type":"article-journal","volume":"9"},"uris":["http://www.mendeley.com/documents/?uuid=66d6698f-7467-4e69-ad6a-eb9be04caeab"]}],"mendeley":{"formattedCitation":"(Shaluhiyah, Musthofa, &amp; Widjanarko, 2014)","plainTextFormattedCitation":"(Shaluhiyah, Musthofa, &amp; Widjanarko, 2014)","previouslyFormattedCitation":"(Shaluhiyah, Musthofa, &amp; Widjanarko, 2014)"},"properties":{"noteIndex":0},"schema":"https://github.com/citation-style-language/schema/raw/master/csl-citation.json"}</w:instrText>
      </w:r>
      <w:r w:rsidR="003A4011" w:rsidRPr="00671B0A">
        <w:rPr>
          <w:rFonts w:ascii="Arial Narrow" w:hAnsi="Arial Narrow" w:cs="Times New Roman"/>
        </w:rPr>
        <w:fldChar w:fldCharType="separate"/>
      </w:r>
      <w:r w:rsidRPr="00671B0A">
        <w:rPr>
          <w:rFonts w:ascii="Arial Narrow" w:hAnsi="Arial Narrow" w:cs="Times New Roman"/>
          <w:noProof/>
        </w:rPr>
        <w:t>(Shaluhiyah, Musthofa, &amp; Widjanarko, 2014)</w:t>
      </w:r>
      <w:r w:rsidR="003A4011" w:rsidRPr="00671B0A">
        <w:rPr>
          <w:rFonts w:ascii="Arial Narrow" w:hAnsi="Arial Narrow" w:cs="Times New Roman"/>
        </w:rPr>
        <w:fldChar w:fldCharType="end"/>
      </w:r>
      <w:r w:rsidRPr="00671B0A">
        <w:rPr>
          <w:rFonts w:ascii="Arial Narrow" w:hAnsi="Arial Narrow" w:cs="Times New Roman"/>
        </w:rPr>
        <w:t>. Bukan hanya masyakarat awam, p</w:t>
      </w:r>
      <w:r w:rsidRPr="00671B0A">
        <w:rPr>
          <w:rFonts w:ascii="Arial Narrow" w:hAnsi="Arial Narrow" w:cs="Times New Roman"/>
          <w:shd w:val="clear" w:color="auto" w:fill="FFFFFF"/>
        </w:rPr>
        <w:t xml:space="preserve">etugas kesehatan juga melakukan stigma dan diskriminasi terhadap odha </w:t>
      </w:r>
      <w:r w:rsidR="003A4011" w:rsidRPr="00671B0A">
        <w:rPr>
          <w:rFonts w:ascii="Arial Narrow" w:hAnsi="Arial Narrow" w:cs="Times New Roman"/>
          <w:shd w:val="clear" w:color="auto" w:fill="FFFFFF"/>
        </w:rPr>
        <w:fldChar w:fldCharType="begin" w:fldLock="1"/>
      </w:r>
      <w:r w:rsidRPr="00671B0A">
        <w:rPr>
          <w:rFonts w:ascii="Arial Narrow" w:hAnsi="Arial Narrow" w:cs="Times New Roman"/>
          <w:shd w:val="clear" w:color="auto" w:fill="FFFFFF"/>
        </w:rPr>
        <w:instrText>ADDIN CSL_CITATION {"citationItems":[{"id":"ITEM-1","itemData":{"author":[{"dropping-particle":"","family":"Maharani","given":"Riri","non-dropping-particle":"","parse-names":false,"suffix":""}],"container-title":"Jurnal Kesehatan Komunitas","id":"ITEM-1","issue":"5","issued":{"date-parts":[["2014"]]},"page":"225-232","title":"Stigma dan Diskriminasi Orang Dengan HIV / AIDS ( ODHA ) pada Pelayanan Kesehatan di Kota Pekanbaru Tahun 2014 Stigmatization and Discrimination People Living With HIV / AIDS ( PLWHA ) At Pekanbaru Health Service In 2014","type":"article-journal","volume":"2"},"uris":["http://www.mendeley.com/documents/?uuid=75372517-3345-40cd-9d2c-367a705165be"]}],"mendeley":{"formattedCitation":"(Maharani, 2014)","plainTextFormattedCitation":"(Maharani, 2014)","previouslyFormattedCitation":"(Maharani, 2014)"},"properties":{"noteIndex":0},"schema":"https://github.com/citation-style-language/schema/raw/master/csl-citation.json"}</w:instrText>
      </w:r>
      <w:r w:rsidR="003A4011" w:rsidRPr="00671B0A">
        <w:rPr>
          <w:rFonts w:ascii="Arial Narrow" w:hAnsi="Arial Narrow" w:cs="Times New Roman"/>
          <w:shd w:val="clear" w:color="auto" w:fill="FFFFFF"/>
        </w:rPr>
        <w:fldChar w:fldCharType="separate"/>
      </w:r>
      <w:r w:rsidRPr="00671B0A">
        <w:rPr>
          <w:rFonts w:ascii="Arial Narrow" w:hAnsi="Arial Narrow" w:cs="Times New Roman"/>
          <w:noProof/>
          <w:shd w:val="clear" w:color="auto" w:fill="FFFFFF"/>
        </w:rPr>
        <w:t>(Maharani, 2014)</w:t>
      </w:r>
      <w:r w:rsidR="003A4011" w:rsidRPr="00671B0A">
        <w:rPr>
          <w:rFonts w:ascii="Arial Narrow" w:hAnsi="Arial Narrow" w:cs="Times New Roman"/>
          <w:shd w:val="clear" w:color="auto" w:fill="FFFFFF"/>
        </w:rPr>
        <w:fldChar w:fldCharType="end"/>
      </w:r>
      <w:r w:rsidRPr="00671B0A">
        <w:rPr>
          <w:rFonts w:ascii="Arial Narrow" w:hAnsi="Arial Narrow" w:cs="Times New Roman"/>
          <w:shd w:val="clear" w:color="auto" w:fill="FFFFFF"/>
        </w:rPr>
        <w:t xml:space="preserve">. Penelitian di Puskesmas Tanah Pasir Aceh Utara menemukan bahwa masih banyak tenaga kesehatan yang memiliki tingkat stigma dan diskriminasi yang tinggi terhadap odha </w:t>
      </w:r>
      <w:r w:rsidR="003A4011" w:rsidRPr="00671B0A">
        <w:rPr>
          <w:rFonts w:ascii="Arial Narrow" w:hAnsi="Arial Narrow" w:cs="Times New Roman"/>
          <w:shd w:val="clear" w:color="auto" w:fill="FFFFFF"/>
        </w:rPr>
        <w:fldChar w:fldCharType="begin" w:fldLock="1"/>
      </w:r>
      <w:r w:rsidRPr="00671B0A">
        <w:rPr>
          <w:rFonts w:ascii="Arial Narrow" w:hAnsi="Arial Narrow" w:cs="Times New Roman"/>
          <w:shd w:val="clear" w:color="auto" w:fill="FFFFFF"/>
        </w:rPr>
        <w:instrText>ADDIN CSL_CITATION {"citationItems":[{"id":"ITEM-1","itemData":{"DOI":"10.29103/av.v2i1.423","author":[{"dropping-particle":"","family":"Sofia","given":"Rizka","non-dropping-particle":"","parse-names":false,"suffix":""}],"container-title":"Jurnal Kedokteran dan Kesehatan Malikussaleh","id":"ITEM-1","issue":"1","issued":{"date-parts":[["2016"]]},"page":"79-89","title":"Stigma Dan Diskriminasi Terhadap ODHA (Studi Pada Tenaga Kesehatan Di Puskesmas Tanah Pasir Aceh Utara)","type":"article-journal","volume":"2"},"uris":["http://www.mendeley.com/documents/?uuid=0cae703f-4b12-4a6b-bc91-1decccb86fc3"]}],"mendeley":{"formattedCitation":"(Sofia, 2016)","plainTextFormattedCitation":"(Sofia, 2016)","previouslyFormattedCitation":"(Sofia, 2016)"},"properties":{"noteIndex":0},"schema":"https://github.com/citation-style-language/schema/raw/master/csl-citation.json"}</w:instrText>
      </w:r>
      <w:r w:rsidR="003A4011" w:rsidRPr="00671B0A">
        <w:rPr>
          <w:rFonts w:ascii="Arial Narrow" w:hAnsi="Arial Narrow" w:cs="Times New Roman"/>
          <w:shd w:val="clear" w:color="auto" w:fill="FFFFFF"/>
        </w:rPr>
        <w:fldChar w:fldCharType="separate"/>
      </w:r>
      <w:r w:rsidRPr="00671B0A">
        <w:rPr>
          <w:rFonts w:ascii="Arial Narrow" w:hAnsi="Arial Narrow" w:cs="Times New Roman"/>
          <w:noProof/>
          <w:shd w:val="clear" w:color="auto" w:fill="FFFFFF"/>
        </w:rPr>
        <w:t>(Sofia, 2016)</w:t>
      </w:r>
      <w:r w:rsidR="003A4011" w:rsidRPr="00671B0A">
        <w:rPr>
          <w:rFonts w:ascii="Arial Narrow" w:hAnsi="Arial Narrow" w:cs="Times New Roman"/>
          <w:shd w:val="clear" w:color="auto" w:fill="FFFFFF"/>
        </w:rPr>
        <w:fldChar w:fldCharType="end"/>
      </w:r>
      <w:r w:rsidRPr="00671B0A">
        <w:rPr>
          <w:rFonts w:ascii="Arial Narrow" w:hAnsi="Arial Narrow" w:cs="Times New Roman"/>
          <w:shd w:val="clear" w:color="auto" w:fill="FFFFFF"/>
        </w:rPr>
        <w:t xml:space="preserve">. </w:t>
      </w:r>
    </w:p>
    <w:p w:rsidR="00671B0A" w:rsidRDefault="00032B54" w:rsidP="00671B0A">
      <w:pPr>
        <w:spacing w:after="0" w:line="240" w:lineRule="auto"/>
        <w:ind w:firstLine="284"/>
        <w:jc w:val="both"/>
        <w:rPr>
          <w:rFonts w:ascii="Arial Narrow" w:hAnsi="Arial Narrow" w:cs="Times New Roman"/>
          <w:shd w:val="clear" w:color="auto" w:fill="FFFFFF"/>
        </w:rPr>
      </w:pPr>
      <w:r w:rsidRPr="00671B0A">
        <w:rPr>
          <w:rFonts w:ascii="Arial Narrow" w:hAnsi="Arial Narrow" w:cs="Times New Roman"/>
          <w:shd w:val="clear" w:color="auto" w:fill="FFFFFF"/>
        </w:rPr>
        <w:t xml:space="preserve">Penelitian ini mendapatkan bahwa stigma dan diskriminasi yang dilakukan oleh petugas kesehatan terhadap odha seperti pelecehan secara verbal, diperlakukan secara negative dan diasingkan. Pelecehan secara verbal yang diterima odha oleh petugas kesehatan seperti dilecehkan, dikira sampah, dan dijelek-jelekkan. Penelitian yang dilakuan di Pekanbaru mendapatkan bahwa odha mendapat pelecehan secara lisan oleh petugas kesehatan dengan menyebutkan penyakit HIV dengan nada yang lantang. Selain dilecehkan secara lisan, peneliti juga menemukan bahwa petugas kesehatan masih beranggapan bahwa ODHA adalah orang yang tidak benar dan di anggap “jahat” akibat perilaku mereka sendiri </w:t>
      </w:r>
      <w:r w:rsidR="003A4011" w:rsidRPr="00671B0A">
        <w:rPr>
          <w:rFonts w:ascii="Arial Narrow" w:hAnsi="Arial Narrow" w:cs="Times New Roman"/>
          <w:shd w:val="clear" w:color="auto" w:fill="FFFFFF"/>
        </w:rPr>
        <w:fldChar w:fldCharType="begin" w:fldLock="1"/>
      </w:r>
      <w:r w:rsidRPr="00671B0A">
        <w:rPr>
          <w:rFonts w:ascii="Arial Narrow" w:hAnsi="Arial Narrow" w:cs="Times New Roman"/>
          <w:shd w:val="clear" w:color="auto" w:fill="FFFFFF"/>
        </w:rPr>
        <w:instrText>ADDIN CSL_CITATION {"citationItems":[{"id":"ITEM-1","itemData":{"author":[{"dropping-particle":"","family":"Maharani","given":"Riri","non-dropping-particle":"","parse-names":false,"suffix":""}],"container-title":"Jurnal Kesehatan Komunitas","id":"ITEM-1","issue":"5","issued":{"date-parts":[["2014"]]},"page":"225-232","title":"Stigma dan Diskriminasi Orang Dengan HIV / AIDS ( ODHA ) pada Pelayanan Kesehatan di Kota Pekanbaru Tahun 2014 Stigmatization and Discrimination People Living With HIV / AIDS ( PLWHA ) At Pekanbaru Health Service In 2014","type":"article-journal","volume":"2"},"uris":["http://www.mendeley.com/documents/?uuid=75372517-3345-40cd-9d2c-367a705165be"]}],"mendeley":{"formattedCitation":"(Maharani, 2014)","plainTextFormattedCitation":"(Maharani, 2014)","previouslyFormattedCitation":"(Maharani, 2014)"},"properties":{"noteIndex":0},"schema":"https://github.com/citation-style-language/schema/raw/master/csl-citation.json"}</w:instrText>
      </w:r>
      <w:r w:rsidR="003A4011" w:rsidRPr="00671B0A">
        <w:rPr>
          <w:rFonts w:ascii="Arial Narrow" w:hAnsi="Arial Narrow" w:cs="Times New Roman"/>
          <w:shd w:val="clear" w:color="auto" w:fill="FFFFFF"/>
        </w:rPr>
        <w:fldChar w:fldCharType="separate"/>
      </w:r>
      <w:r w:rsidRPr="00671B0A">
        <w:rPr>
          <w:rFonts w:ascii="Arial Narrow" w:hAnsi="Arial Narrow" w:cs="Times New Roman"/>
          <w:noProof/>
          <w:shd w:val="clear" w:color="auto" w:fill="FFFFFF"/>
        </w:rPr>
        <w:t>(Maharani, 2014)</w:t>
      </w:r>
      <w:r w:rsidR="003A4011" w:rsidRPr="00671B0A">
        <w:rPr>
          <w:rFonts w:ascii="Arial Narrow" w:hAnsi="Arial Narrow" w:cs="Times New Roman"/>
          <w:shd w:val="clear" w:color="auto" w:fill="FFFFFF"/>
        </w:rPr>
        <w:fldChar w:fldCharType="end"/>
      </w:r>
      <w:r w:rsidRPr="00671B0A">
        <w:rPr>
          <w:rFonts w:ascii="Arial Narrow" w:hAnsi="Arial Narrow" w:cs="Times New Roman"/>
          <w:shd w:val="clear" w:color="auto" w:fill="FFFFFF"/>
        </w:rPr>
        <w:t xml:space="preserve">. </w:t>
      </w:r>
    </w:p>
    <w:p w:rsidR="00671B0A" w:rsidRDefault="00032B54" w:rsidP="00671B0A">
      <w:pPr>
        <w:spacing w:after="0" w:line="240" w:lineRule="auto"/>
        <w:ind w:firstLine="284"/>
        <w:jc w:val="both"/>
        <w:rPr>
          <w:rFonts w:ascii="Arial Narrow" w:hAnsi="Arial Narrow" w:cs="Times New Roman"/>
          <w:b/>
        </w:rPr>
      </w:pPr>
      <w:r w:rsidRPr="00671B0A">
        <w:rPr>
          <w:rFonts w:ascii="Arial Narrow" w:hAnsi="Arial Narrow" w:cs="Times New Roman"/>
          <w:shd w:val="clear" w:color="auto" w:fill="FFFFFF"/>
        </w:rPr>
        <w:t xml:space="preserve">Hasil studi kasus yang dilakukan di Jakarta pada pengguna narkoba suntik yang terinfeksi HIV bahwa stigma yang mereka terima berupa kata-kata dan tindakan yang merendahkan, perlakuan kasar, disamakan dengan pasien gangguan mental, dan pendapat yang tidak dipercaya </w:t>
      </w:r>
      <w:r w:rsidR="003A4011" w:rsidRPr="00671B0A">
        <w:rPr>
          <w:rFonts w:ascii="Arial Narrow" w:hAnsi="Arial Narrow" w:cs="Times New Roman"/>
          <w:shd w:val="clear" w:color="auto" w:fill="FFFFFF"/>
        </w:rPr>
        <w:fldChar w:fldCharType="begin" w:fldLock="1"/>
      </w:r>
      <w:r w:rsidRPr="00671B0A">
        <w:rPr>
          <w:rFonts w:ascii="Arial Narrow" w:hAnsi="Arial Narrow" w:cs="Times New Roman"/>
          <w:shd w:val="clear" w:color="auto" w:fill="FFFFFF"/>
        </w:rPr>
        <w:instrText>ADDIN CSL_CITATION {"citationItems":[{"id":"ITEM-1","itemData":{"DOI":"10.22435/bpk.v45i2.6042.81-88","author":[{"dropping-particle":"","family":"Ardani","given":"Irfan","non-dropping-particle":"","parse-names":false,"suffix":""},{"dropping-particle":"","family":"Handayani","given":"Sri","non-dropping-particle":"","parse-names":false,"suffix":""}],"container-title":"Buletin Penelitian Kesehatan","id":"ITEM-1","issue":"2","issued":{"date-parts":[["2017"]]},"page":"81-88","title":"Stigma terhadap Orang dengan HIV / AIDS ( ODHA ) sebagai Hambatan Pencarian Pengobatan : Studi Kasus pada Pecandu Narkoba Suntik di Jakart","type":"article-journal","volume":"45"},"uris":["http://www.mendeley.com/documents/?uuid=c12796fe-9225-44fb-93b2-3aaabb02395d"]}],"mendeley":{"formattedCitation":"(Ardani &amp; Handayani, 2017)","plainTextFormattedCitation":"(Ardani &amp; Handayani, 2017)","previouslyFormattedCitation":"(Ardani &amp; Handayani, 2017)"},"properties":{"noteIndex":0},"schema":"https://github.com/citation-style-language/schema/raw/master/csl-citation.json"}</w:instrText>
      </w:r>
      <w:r w:rsidR="003A4011" w:rsidRPr="00671B0A">
        <w:rPr>
          <w:rFonts w:ascii="Arial Narrow" w:hAnsi="Arial Narrow" w:cs="Times New Roman"/>
          <w:shd w:val="clear" w:color="auto" w:fill="FFFFFF"/>
        </w:rPr>
        <w:fldChar w:fldCharType="separate"/>
      </w:r>
      <w:r w:rsidRPr="00671B0A">
        <w:rPr>
          <w:rFonts w:ascii="Arial Narrow" w:hAnsi="Arial Narrow" w:cs="Times New Roman"/>
          <w:noProof/>
          <w:shd w:val="clear" w:color="auto" w:fill="FFFFFF"/>
        </w:rPr>
        <w:t>(Ardani &amp; Handayani, 2017)</w:t>
      </w:r>
      <w:r w:rsidR="003A4011" w:rsidRPr="00671B0A">
        <w:rPr>
          <w:rFonts w:ascii="Arial Narrow" w:hAnsi="Arial Narrow" w:cs="Times New Roman"/>
          <w:shd w:val="clear" w:color="auto" w:fill="FFFFFF"/>
        </w:rPr>
        <w:fldChar w:fldCharType="end"/>
      </w:r>
      <w:r w:rsidRPr="00671B0A">
        <w:rPr>
          <w:rFonts w:ascii="Arial Narrow" w:hAnsi="Arial Narrow" w:cs="Times New Roman"/>
          <w:shd w:val="clear" w:color="auto" w:fill="FFFFFF"/>
        </w:rPr>
        <w:t xml:space="preserve">. Odha mendapat perlakuan negatif akibat dari ketakutan tertular, dimana petugas kesehatan merasa tidak nyaman pada saat kontak langsung dengan ODHA maupun dengan benda-benda yang digunakan oleh ODHA </w:t>
      </w:r>
      <w:r w:rsidR="003A4011" w:rsidRPr="00671B0A">
        <w:rPr>
          <w:rFonts w:ascii="Arial Narrow" w:hAnsi="Arial Narrow" w:cs="Times New Roman"/>
          <w:shd w:val="clear" w:color="auto" w:fill="FFFFFF"/>
        </w:rPr>
        <w:fldChar w:fldCharType="begin" w:fldLock="1"/>
      </w:r>
      <w:r w:rsidRPr="00671B0A">
        <w:rPr>
          <w:rFonts w:ascii="Arial Narrow" w:hAnsi="Arial Narrow" w:cs="Times New Roman"/>
          <w:shd w:val="clear" w:color="auto" w:fill="FFFFFF"/>
        </w:rPr>
        <w:instrText>ADDIN CSL_CITATION {"citationItems":[{"id":"ITEM-1","itemData":{"DOI":"10.22435/bpk.v45i2.6042.81-88","author":[{"dropping-particle":"","family":"Ardani","given":"Irfan","non-dropping-particle":"","parse-names":false,"suffix":""},{"dropping-particle":"","family":"Handayani","given":"Sri","non-dropping-particle":"","parse-names":false,"suffix":""}],"container-title":"Buletin Penelitian Kesehatan","id":"ITEM-1","issue":"2","issued":{"date-parts":[["2017"]]},"page":"81-88","title":"Stigma terhadap Orang dengan HIV / AIDS ( ODHA ) sebagai Hambatan Pencarian Pengobatan : Studi Kasus pada Pecandu Narkoba Suntik di Jakart","type":"article-journal","volume":"45"},"uris":["http://www.mendeley.com/documents/?uuid=c12796fe-9225-44fb-93b2-3aaabb02395d"]}],"mendeley":{"formattedCitation":"(Ardani &amp; Handayani, 2017)","plainTextFormattedCitation":"(Ardani &amp; Handayani, 2017)","previouslyFormattedCitation":"(Ardani &amp; Handayani, 2017)"},"properties":{"noteIndex":0},"schema":"https://github.com/citation-style-language/schema/raw/master/csl-citation.json"}</w:instrText>
      </w:r>
      <w:r w:rsidR="003A4011" w:rsidRPr="00671B0A">
        <w:rPr>
          <w:rFonts w:ascii="Arial Narrow" w:hAnsi="Arial Narrow" w:cs="Times New Roman"/>
          <w:shd w:val="clear" w:color="auto" w:fill="FFFFFF"/>
        </w:rPr>
        <w:fldChar w:fldCharType="separate"/>
      </w:r>
      <w:r w:rsidRPr="00671B0A">
        <w:rPr>
          <w:rFonts w:ascii="Arial Narrow" w:hAnsi="Arial Narrow" w:cs="Times New Roman"/>
          <w:noProof/>
          <w:shd w:val="clear" w:color="auto" w:fill="FFFFFF"/>
        </w:rPr>
        <w:t>(Ardani &amp; Handayani, 2017)</w:t>
      </w:r>
      <w:r w:rsidR="003A4011" w:rsidRPr="00671B0A">
        <w:rPr>
          <w:rFonts w:ascii="Arial Narrow" w:hAnsi="Arial Narrow" w:cs="Times New Roman"/>
          <w:shd w:val="clear" w:color="auto" w:fill="FFFFFF"/>
        </w:rPr>
        <w:fldChar w:fldCharType="end"/>
      </w:r>
      <w:r w:rsidRPr="00671B0A">
        <w:rPr>
          <w:rFonts w:ascii="Arial Narrow" w:hAnsi="Arial Narrow" w:cs="Times New Roman"/>
          <w:shd w:val="clear" w:color="auto" w:fill="FFFFFF"/>
        </w:rPr>
        <w:t xml:space="preserve">. Tanpa disadari apa yang mereka </w:t>
      </w:r>
      <w:r w:rsidRPr="00671B0A">
        <w:rPr>
          <w:rFonts w:ascii="Arial Narrow" w:hAnsi="Arial Narrow" w:cs="Times New Roman"/>
          <w:shd w:val="clear" w:color="auto" w:fill="FFFFFF"/>
        </w:rPr>
        <w:lastRenderedPageBreak/>
        <w:t>perbuat berdampak secara psikologis tidak hanya terhadap pasien ODHA, tetapi juga terhadap lingkungan sekitar termasuk para petugas kesehatan sendiri. Hal tersebut menyebabkan orang tidak mau atau terlambat mengakses layanan terkait HIV karena takut stigma dan diskriminasi tersebut akan menimpa dirinya (Perwira, 2016).</w:t>
      </w:r>
    </w:p>
    <w:p w:rsidR="00671B0A" w:rsidRDefault="00032B54" w:rsidP="00671B0A">
      <w:pPr>
        <w:spacing w:after="0" w:line="240" w:lineRule="auto"/>
        <w:ind w:firstLine="284"/>
        <w:jc w:val="both"/>
        <w:rPr>
          <w:rFonts w:ascii="Arial Narrow" w:hAnsi="Arial Narrow" w:cs="Times New Roman"/>
          <w:b/>
        </w:rPr>
      </w:pPr>
      <w:r w:rsidRPr="00263A48">
        <w:rPr>
          <w:rFonts w:ascii="Arial Narrow" w:hAnsi="Arial Narrow" w:cs="Times New Roman"/>
        </w:rPr>
        <w:t xml:space="preserve">Stigma berasal dari dalam dan luar diri ODHA. Stigma dari dalam timbul akibat rasa ketakutan dalam diri ODHA dan juga hasil dari internalisasi stigma dari luar. Stigma dari luar diterima ODHA dalam bentuk diskriminasi, intimidasi dan pembiaran </w:t>
      </w:r>
      <w:r w:rsidR="003A4011" w:rsidRPr="00263A48">
        <w:rPr>
          <w:rFonts w:ascii="Arial Narrow" w:hAnsi="Arial Narrow" w:cs="Times New Roman"/>
        </w:rPr>
        <w:fldChar w:fldCharType="begin" w:fldLock="1"/>
      </w:r>
      <w:r w:rsidRPr="00263A48">
        <w:rPr>
          <w:rFonts w:ascii="Arial Narrow" w:hAnsi="Arial Narrow" w:cs="Times New Roman"/>
        </w:rPr>
        <w:instrText>ADDIN CSL_CITATION {"citationItems":[{"id":"ITEM-1","itemData":{"DOI":"10.22435/bpk.v45i2.6042.81-88","author":[{"dropping-particle":"","family":"Ardani","given":"Irfan","non-dropping-particle":"","parse-names":false,"suffix":""},{"dropping-particle":"","family":"Handayani","given":"Sri","non-dropping-particle":"","parse-names":false,"suffix":""}],"container-title":"Buletin Penelitian Kesehatan","id":"ITEM-1","issue":"2","issued":{"date-parts":[["2017"]]},"page":"81-88","title":"Stigma terhadap Orang dengan HIV / AIDS ( ODHA ) sebagai Hambatan Pencarian Pengobatan : Studi Kasus pada Pecandu Narkoba Suntik di Jakart","type":"article-journal","volume":"45"},"uris":["http://www.mendeley.com/documents/?uuid=c12796fe-9225-44fb-93b2-3aaabb02395d"]}],"mendeley":{"formattedCitation":"(Ardani &amp; Handayani, 2017)","plainTextFormattedCitation":"(Ardani &amp; Handayani, 2017)","previouslyFormattedCitation":"(Ardani &amp; Handayani, 2017)"},"properties":{"noteIndex":0},"schema":"https://github.com/citation-style-language/schema/raw/master/csl-citation.json"}</w:instrText>
      </w:r>
      <w:r w:rsidR="003A4011" w:rsidRPr="00263A48">
        <w:rPr>
          <w:rFonts w:ascii="Arial Narrow" w:hAnsi="Arial Narrow" w:cs="Times New Roman"/>
        </w:rPr>
        <w:fldChar w:fldCharType="separate"/>
      </w:r>
      <w:r w:rsidRPr="00263A48">
        <w:rPr>
          <w:rFonts w:ascii="Arial Narrow" w:hAnsi="Arial Narrow" w:cs="Times New Roman"/>
          <w:noProof/>
        </w:rPr>
        <w:t>(Ardani &amp; Handayani, 2017)</w:t>
      </w:r>
      <w:r w:rsidR="003A4011" w:rsidRPr="00263A48">
        <w:rPr>
          <w:rFonts w:ascii="Arial Narrow" w:hAnsi="Arial Narrow" w:cs="Times New Roman"/>
        </w:rPr>
        <w:fldChar w:fldCharType="end"/>
      </w:r>
      <w:r w:rsidRPr="00263A48">
        <w:rPr>
          <w:rFonts w:ascii="Arial Narrow" w:hAnsi="Arial Narrow" w:cs="Times New Roman"/>
        </w:rPr>
        <w:t>. ODHA yang merasa terstigma akan mengurangi kemungkinan untuk mencari bantuan, menunda pengobatan atau memilih mengakhiri pengobatan</w:t>
      </w:r>
      <w:r w:rsidRPr="00263A48">
        <w:rPr>
          <w:rFonts w:ascii="Arial Narrow" w:hAnsi="Arial Narrow" w:cs="Times New Roman"/>
          <w:shd w:val="clear" w:color="auto" w:fill="FFFFFF"/>
        </w:rPr>
        <w:t xml:space="preserve"> yang pada akhirnya akan berdampak pada </w:t>
      </w:r>
      <w:r w:rsidRPr="00263A48">
        <w:rPr>
          <w:rFonts w:ascii="Arial Narrow" w:hAnsi="Arial Narrow" w:cs="Times New Roman"/>
        </w:rPr>
        <w:t>program pencegahan dan penanggulangan HIV/AIDS</w:t>
      </w:r>
      <w:r w:rsidRPr="00263A48">
        <w:rPr>
          <w:rFonts w:ascii="Arial Narrow" w:hAnsi="Arial Narrow" w:cs="Times New Roman"/>
          <w:shd w:val="clear" w:color="auto" w:fill="FFFFFF"/>
        </w:rPr>
        <w:t xml:space="preserve"> serta menurunkan kualitas hidup ODHA </w:t>
      </w:r>
      <w:r w:rsidR="003A4011" w:rsidRPr="00263A48">
        <w:rPr>
          <w:rFonts w:ascii="Arial Narrow" w:hAnsi="Arial Narrow" w:cs="Times New Roman"/>
          <w:shd w:val="clear" w:color="auto" w:fill="FFFFFF"/>
        </w:rPr>
        <w:fldChar w:fldCharType="begin" w:fldLock="1"/>
      </w:r>
      <w:r w:rsidRPr="00263A48">
        <w:rPr>
          <w:rFonts w:ascii="Arial Narrow" w:hAnsi="Arial Narrow" w:cs="Times New Roman"/>
          <w:shd w:val="clear" w:color="auto" w:fill="FFFFFF"/>
        </w:rPr>
        <w:instrText>ADDIN CSL_CITATION {"citationItems":[{"id":"ITEM-1","itemData":{"DOI":"10.22435/bpk.v45i2.6042.81-88","author":[{"dropping-particle":"","family":"Ardani","given":"Irfan","non-dropping-particle":"","parse-names":false,"suffix":""},{"dropping-particle":"","family":"Handayani","given":"Sri","non-dropping-particle":"","parse-names":false,"suffix":""}],"container-title":"Buletin Penelitian Kesehatan","id":"ITEM-1","issue":"2","issued":{"date-parts":[["2017"]]},"page":"81-88","title":"Stigma terhadap Orang dengan HIV / AIDS ( ODHA ) sebagai Hambatan Pencarian Pengobatan : Studi Kasus pada Pecandu Narkoba Suntik di Jakart","type":"article-journal","volume":"45"},"uris":["http://www.mendeley.com/documents/?uuid=c12796fe-9225-44fb-93b2-3aaabb02395d"]}],"mendeley":{"formattedCitation":"(Ardani &amp; Handayani, 2017)","plainTextFormattedCitation":"(Ardani &amp; Handayani, 2017)","previouslyFormattedCitation":"(Ardani &amp; Handayani, 2017)"},"properties":{"noteIndex":0},"schema":"https://github.com/citation-style-language/schema/raw/master/csl-citation.json"}</w:instrText>
      </w:r>
      <w:r w:rsidR="003A4011" w:rsidRPr="00263A48">
        <w:rPr>
          <w:rFonts w:ascii="Arial Narrow" w:hAnsi="Arial Narrow" w:cs="Times New Roman"/>
          <w:shd w:val="clear" w:color="auto" w:fill="FFFFFF"/>
        </w:rPr>
        <w:fldChar w:fldCharType="separate"/>
      </w:r>
      <w:r w:rsidRPr="00263A48">
        <w:rPr>
          <w:rFonts w:ascii="Arial Narrow" w:hAnsi="Arial Narrow" w:cs="Times New Roman"/>
          <w:noProof/>
          <w:shd w:val="clear" w:color="auto" w:fill="FFFFFF"/>
        </w:rPr>
        <w:t>(Ardani &amp; Handayani, 2017)</w:t>
      </w:r>
      <w:r w:rsidR="003A4011" w:rsidRPr="00263A48">
        <w:rPr>
          <w:rFonts w:ascii="Arial Narrow" w:hAnsi="Arial Narrow" w:cs="Times New Roman"/>
          <w:shd w:val="clear" w:color="auto" w:fill="FFFFFF"/>
        </w:rPr>
        <w:fldChar w:fldCharType="end"/>
      </w:r>
      <w:r w:rsidRPr="00263A48">
        <w:rPr>
          <w:rFonts w:ascii="Arial Narrow" w:hAnsi="Arial Narrow" w:cs="Times New Roman"/>
          <w:shd w:val="clear" w:color="auto" w:fill="FFFFFF"/>
        </w:rPr>
        <w:t xml:space="preserve"> </w:t>
      </w:r>
      <w:r w:rsidR="003A4011" w:rsidRPr="00263A48">
        <w:rPr>
          <w:rFonts w:ascii="Arial Narrow" w:hAnsi="Arial Narrow" w:cs="Times New Roman"/>
          <w:shd w:val="clear" w:color="auto" w:fill="FFFFFF"/>
        </w:rPr>
        <w:fldChar w:fldCharType="begin" w:fldLock="1"/>
      </w:r>
      <w:r w:rsidRPr="00263A48">
        <w:rPr>
          <w:rFonts w:ascii="Arial Narrow" w:hAnsi="Arial Narrow" w:cs="Times New Roman"/>
          <w:shd w:val="clear" w:color="auto" w:fill="FFFFFF"/>
        </w:rPr>
        <w:instrText>ADDIN CSL_CITATION {"citationItems":[{"id":"ITEM-1","itemData":{"author":[{"dropping-particle":"","family":"Maharani","given":"Riri","non-dropping-particle":"","parse-names":false,"suffix":""}],"container-title":"Jurnal Kesehatan Komunitas","id":"ITEM-1","issue":"5","issued":{"date-parts":[["2014"]]},"page":"225-232","title":"Stigma dan Diskriminasi Orang Dengan HIV / AIDS ( ODHA ) pada Pelayanan Kesehatan di Kota Pekanbaru Tahun 2014 Stigmatization and Discrimination People Living With HIV / AIDS ( PLWHA ) At Pekanbaru Health Service In 2014","type":"article-journal","volume":"2"},"uris":["http://www.mendeley.com/documents/?uuid=75372517-3345-40cd-9d2c-367a705165be"]}],"mendeley":{"formattedCitation":"(Maharani, 2014)","plainTextFormattedCitation":"(Maharani, 2014)","previouslyFormattedCitation":"(Maharani, 2014)"},"properties":{"noteIndex":0},"schema":"https://github.com/citation-style-language/schema/raw/master/csl-citation.json"}</w:instrText>
      </w:r>
      <w:r w:rsidR="003A4011" w:rsidRPr="00263A48">
        <w:rPr>
          <w:rFonts w:ascii="Arial Narrow" w:hAnsi="Arial Narrow" w:cs="Times New Roman"/>
          <w:shd w:val="clear" w:color="auto" w:fill="FFFFFF"/>
        </w:rPr>
        <w:fldChar w:fldCharType="separate"/>
      </w:r>
      <w:r w:rsidRPr="00263A48">
        <w:rPr>
          <w:rFonts w:ascii="Arial Narrow" w:hAnsi="Arial Narrow" w:cs="Times New Roman"/>
          <w:noProof/>
          <w:shd w:val="clear" w:color="auto" w:fill="FFFFFF"/>
        </w:rPr>
        <w:t>(Maharani, 2014)</w:t>
      </w:r>
      <w:r w:rsidR="003A4011" w:rsidRPr="00263A48">
        <w:rPr>
          <w:rFonts w:ascii="Arial Narrow" w:hAnsi="Arial Narrow" w:cs="Times New Roman"/>
          <w:shd w:val="clear" w:color="auto" w:fill="FFFFFF"/>
        </w:rPr>
        <w:fldChar w:fldCharType="end"/>
      </w:r>
      <w:r w:rsidRPr="00263A48">
        <w:rPr>
          <w:rFonts w:ascii="Arial Narrow" w:hAnsi="Arial Narrow" w:cs="Times New Roman"/>
          <w:shd w:val="clear" w:color="auto" w:fill="FFFFFF"/>
        </w:rPr>
        <w:t xml:space="preserve"> </w:t>
      </w:r>
      <w:r w:rsidR="003A4011" w:rsidRPr="00263A48">
        <w:rPr>
          <w:rFonts w:ascii="Arial Narrow" w:hAnsi="Arial Narrow" w:cs="Times New Roman"/>
          <w:shd w:val="clear" w:color="auto" w:fill="FFFFFF"/>
        </w:rPr>
        <w:fldChar w:fldCharType="begin" w:fldLock="1"/>
      </w:r>
      <w:r w:rsidRPr="00263A48">
        <w:rPr>
          <w:rFonts w:ascii="Arial Narrow" w:hAnsi="Arial Narrow" w:cs="Times New Roman"/>
          <w:shd w:val="clear" w:color="auto" w:fill="FFFFFF"/>
        </w:rPr>
        <w:instrText>ADDIN CSL_CITATION {"citationItems":[{"id":"ITEM-1","itemData":{"DOI":"10.21109/kesmas.v9i4.740","ISSN":"2460-0601","abstract":"Grobogan District is a district with a sharp increasing of HIV/AIDS case compared to other districts over Central Java. This study aimed to identify public stigma to people living with HIV/AIDS (PLWHA) and influencing factors. This explanatory study was conducted using cross sectional design worth 300 family head samples selected by using proportional random sam- pling on three subdistricts with highest HIV case within August - September 2014. Data collecting was conducted through face-to-face interview using structured questionnaire. Meanwhile, data analysis was conducted in uni- variate, bivariate using chi square and multivariate using logistic regression. Most respondents were men whose education level was mostly high school to the bottom level. Half of respondents were still stigmatizing PLWHA. Respondents whose families stigmatized had possibility of stigmatizing four times bigger than respondents whose families did not. Similarly, respon- dents holding negative perceptions toward PLWHA had possibility of stig- matizing twice bigger than those holding positive perceptions. Attitude of neighbors and public figures toward PLWHAalso significantly related to res- pondent’s stigma to PLWHA. To sum up, family attitude and respondent’s perception to PLWHA were influencing factors of emerging stigma toward PLWHA. Therefore, it suggested that providing families and public any com- plete information about HIV/AIDS may decrease or remove the stigma.","author":[{"dropping-particle":"","family":"Shaluhiyah","given":"Zahroh","non-dropping-particle":"","parse-names":false,"suffix":""},{"dropping-particle":"","family":"Musthofa","given":"Syamsulhuda Budi","non-dropping-particle":"","parse-names":false,"suffix":""},{"dropping-particle":"","family":"Widjanarko","given":"Bagoes","non-dropping-particle":"","parse-names":false,"suffix":""}],"container-title":"Jurnal Kesehatan Masyarakat Nasional","id":"ITEM-1","issue":"4","issued":{"date-parts":[["2014"]]},"page":"333-339","title":"Stigma Masyarakat terhadap Orang dengan HIV / AIDS (Public Stigma to People Living with HIV/AIDS)","type":"article-journal","volume":"9"},"uris":["http://www.mendeley.com/documents/?uuid=66d6698f-7467-4e69-ad6a-eb9be04caeab"]}],"mendeley":{"formattedCitation":"(Shaluhiyah et al., 2014)","plainTextFormattedCitation":"(Shaluhiyah et al., 2014)","previouslyFormattedCitation":"(Shaluhiyah et al., 2014)"},"properties":{"noteIndex":0},"schema":"https://github.com/citation-style-language/schema/raw/master/csl-citation.json"}</w:instrText>
      </w:r>
      <w:r w:rsidR="003A4011" w:rsidRPr="00263A48">
        <w:rPr>
          <w:rFonts w:ascii="Arial Narrow" w:hAnsi="Arial Narrow" w:cs="Times New Roman"/>
          <w:shd w:val="clear" w:color="auto" w:fill="FFFFFF"/>
        </w:rPr>
        <w:fldChar w:fldCharType="separate"/>
      </w:r>
      <w:r w:rsidRPr="00263A48">
        <w:rPr>
          <w:rFonts w:ascii="Arial Narrow" w:hAnsi="Arial Narrow" w:cs="Times New Roman"/>
          <w:noProof/>
          <w:shd w:val="clear" w:color="auto" w:fill="FFFFFF"/>
        </w:rPr>
        <w:t>(Shaluhiyah et al., 2014)</w:t>
      </w:r>
      <w:r w:rsidR="003A4011" w:rsidRPr="00263A48">
        <w:rPr>
          <w:rFonts w:ascii="Arial Narrow" w:hAnsi="Arial Narrow" w:cs="Times New Roman"/>
          <w:shd w:val="clear" w:color="auto" w:fill="FFFFFF"/>
        </w:rPr>
        <w:fldChar w:fldCharType="end"/>
      </w:r>
      <w:r w:rsidRPr="00263A48">
        <w:rPr>
          <w:rFonts w:ascii="Arial Narrow" w:hAnsi="Arial Narrow" w:cs="Times New Roman"/>
          <w:shd w:val="clear" w:color="auto" w:fill="FFFFFF"/>
        </w:rPr>
        <w:t>.</w:t>
      </w:r>
    </w:p>
    <w:p w:rsidR="00671B0A" w:rsidRDefault="00671B0A" w:rsidP="00671B0A">
      <w:pPr>
        <w:spacing w:after="0" w:line="240" w:lineRule="auto"/>
        <w:jc w:val="both"/>
        <w:rPr>
          <w:rFonts w:ascii="Arial Narrow" w:hAnsi="Arial Narrow" w:cs="Times New Roman"/>
          <w:b/>
        </w:rPr>
      </w:pPr>
    </w:p>
    <w:p w:rsidR="00671B0A" w:rsidRDefault="00671B0A" w:rsidP="00671B0A">
      <w:pPr>
        <w:spacing w:after="0" w:line="240" w:lineRule="auto"/>
        <w:jc w:val="both"/>
        <w:rPr>
          <w:rFonts w:ascii="Arial Narrow" w:hAnsi="Arial Narrow" w:cs="Times New Roman"/>
          <w:b/>
        </w:rPr>
      </w:pPr>
      <w:r w:rsidRPr="00671B0A">
        <w:rPr>
          <w:rFonts w:ascii="Arial Narrow" w:hAnsi="Arial Narrow" w:cs="Times New Roman"/>
          <w:b/>
        </w:rPr>
        <w:t>Mengalami dampak secara psikologi</w:t>
      </w:r>
    </w:p>
    <w:p w:rsidR="00671B0A" w:rsidRDefault="00032B54" w:rsidP="00671B0A">
      <w:pPr>
        <w:spacing w:after="0" w:line="240" w:lineRule="auto"/>
        <w:ind w:firstLine="284"/>
        <w:jc w:val="both"/>
        <w:rPr>
          <w:rFonts w:ascii="Arial Narrow" w:hAnsi="Arial Narrow" w:cs="Times New Roman"/>
          <w:b/>
        </w:rPr>
      </w:pPr>
      <w:r w:rsidRPr="00671B0A">
        <w:rPr>
          <w:rFonts w:ascii="Arial Narrow" w:hAnsi="Arial Narrow" w:cs="Times New Roman"/>
        </w:rPr>
        <w:t xml:space="preserve">Stigma &amp; diskriminasi berdampak pada kehidupan ODHA dengan menimbulkan depresi dan kecemasan, rasa sedih, rasa bersalah, dan perasaan kurang bernilai. Bahkan stigma &amp; diskriminasi oleh petugas kesehatan berdampak pada akses dan penggunaan layanan kesehatan serta kepatuhan terhadap antiretroviral (ARV) sehingga dapat menurunkan kualitas hidup ODHA </w:t>
      </w:r>
      <w:r w:rsidR="003A4011" w:rsidRPr="00671B0A">
        <w:rPr>
          <w:rFonts w:ascii="Arial Narrow" w:hAnsi="Arial Narrow" w:cs="Times New Roman"/>
          <w:color w:val="000000"/>
        </w:rPr>
        <w:fldChar w:fldCharType="begin" w:fldLock="1"/>
      </w:r>
      <w:r w:rsidRPr="00671B0A">
        <w:rPr>
          <w:rFonts w:ascii="Arial Narrow" w:hAnsi="Arial Narrow" w:cs="Times New Roman"/>
          <w:color w:val="000000"/>
        </w:rPr>
        <w:instrText>ADDIN CSL_CITATION {"citationItems":[{"id":"ITEM-1","itemData":{"DOI":"10.22435/bpk.v45i2.6042.81-88","author":[{"dropping-particle":"","family":"Ardani","given":"Irfan","non-dropping-particle":"","parse-names":false,"suffix":""},{"dropping-particle":"","family":"Handayani","given":"Sri","non-dropping-particle":"","parse-names":false,"suffix":""}],"container-title":"Buletin Penelitian Kesehatan","id":"ITEM-1","issue":"2","issued":{"date-parts":[["2017"]]},"page":"81-88","title":"Stigma terhadap Orang dengan HIV / AIDS ( ODHA ) sebagai Hambatan Pencarian Pengobatan : Studi Kasus pada Pecandu Narkoba Suntik di Jakart","type":"article-journal","volume":"45"},"uris":["http://www.mendeley.com/documents/?uuid=c12796fe-9225-44fb-93b2-3aaabb02395d"]}],"mendeley":{"formattedCitation":"(Ardani &amp; Handayani, 2017)","plainTextFormattedCitation":"(Ardani &amp; Handayani, 2017)","previouslyFormattedCitation":"(Ardani &amp; Handayani, 2017)"},"properties":{"noteIndex":0},"schema":"https://github.com/citation-style-language/schema/raw/master/csl-citation.json"}</w:instrText>
      </w:r>
      <w:r w:rsidR="003A4011" w:rsidRPr="00671B0A">
        <w:rPr>
          <w:rFonts w:ascii="Arial Narrow" w:hAnsi="Arial Narrow" w:cs="Times New Roman"/>
          <w:color w:val="000000"/>
        </w:rPr>
        <w:fldChar w:fldCharType="separate"/>
      </w:r>
      <w:r w:rsidRPr="00671B0A">
        <w:rPr>
          <w:rFonts w:ascii="Arial Narrow" w:hAnsi="Arial Narrow" w:cs="Times New Roman"/>
          <w:noProof/>
          <w:color w:val="000000"/>
        </w:rPr>
        <w:t>(Ardani &amp; Handayani, 2017)</w:t>
      </w:r>
      <w:r w:rsidR="003A4011" w:rsidRPr="00671B0A">
        <w:rPr>
          <w:rFonts w:ascii="Arial Narrow" w:hAnsi="Arial Narrow" w:cs="Times New Roman"/>
          <w:color w:val="000000"/>
        </w:rPr>
        <w:fldChar w:fldCharType="end"/>
      </w:r>
      <w:r w:rsidRPr="00671B0A">
        <w:rPr>
          <w:rFonts w:ascii="Arial Narrow" w:hAnsi="Arial Narrow" w:cs="Times New Roman"/>
          <w:color w:val="000000"/>
        </w:rPr>
        <w:t>.</w:t>
      </w:r>
    </w:p>
    <w:p w:rsidR="00671B0A" w:rsidRDefault="00032B54" w:rsidP="00671B0A">
      <w:pPr>
        <w:spacing w:after="0" w:line="240" w:lineRule="auto"/>
        <w:ind w:firstLine="284"/>
        <w:jc w:val="both"/>
        <w:rPr>
          <w:rFonts w:ascii="Arial Narrow" w:hAnsi="Arial Narrow" w:cs="Times New Roman"/>
          <w:b/>
        </w:rPr>
      </w:pPr>
      <w:r w:rsidRPr="00263A48">
        <w:rPr>
          <w:rFonts w:ascii="Arial Narrow" w:hAnsi="Arial Narrow" w:cs="Times New Roman"/>
        </w:rPr>
        <w:t>Mendapat perlakuan demikan membuat odha mengalami ketakutan dalam diri mereka. Perasaan takut terhadap kondisi diri sendiri dan takut terhadap penerimaan masyarakat, serta internalisasi stigma masyarakat atau mengganggap bahwa cap negatif masyarakat terhadap mereka adalah benar.</w:t>
      </w:r>
      <w:r w:rsidRPr="00263A48">
        <w:rPr>
          <w:rFonts w:ascii="Arial Narrow" w:hAnsi="Arial Narrow"/>
        </w:rPr>
        <w:t xml:space="preserve"> </w:t>
      </w:r>
      <w:r w:rsidRPr="00263A48">
        <w:rPr>
          <w:rFonts w:ascii="Arial Narrow" w:hAnsi="Arial Narrow" w:cs="Times New Roman"/>
        </w:rPr>
        <w:t xml:space="preserve">Ketakutan menimbulkan resistansi terhadap tes HIV, rasa malu untuk memulai pengobatan, dan dalam beberapa hal, keengganan untuk menerima pendidikan tentang HIV </w:t>
      </w:r>
      <w:r w:rsidR="003A4011" w:rsidRPr="00263A48">
        <w:rPr>
          <w:rFonts w:ascii="Arial Narrow" w:hAnsi="Arial Narrow" w:cs="Times New Roman"/>
        </w:rPr>
        <w:fldChar w:fldCharType="begin" w:fldLock="1"/>
      </w:r>
      <w:r w:rsidRPr="00263A48">
        <w:rPr>
          <w:rFonts w:ascii="Arial Narrow" w:hAnsi="Arial Narrow" w:cs="Times New Roman"/>
        </w:rPr>
        <w:instrText>ADDIN CSL_CITATION {"citationItems":[{"id":"ITEM-1","itemData":{"DOI":"10.22435/bpk.v45i2.6042.81-88","author":[{"dropping-particle":"","family":"Ardani","given":"Irfan","non-dropping-particle":"","parse-names":false,"suffix":""},{"dropping-particle":"","family":"Handayani","given":"Sri","non-dropping-particle":"","parse-names":false,"suffix":""}],"container-title":"Buletin Penelitian Kesehatan","id":"ITEM-1","issue":"2","issued":{"date-parts":[["2017"]]},"page":"81-88","title":"Stigma terhadap Orang dengan HIV / AIDS ( ODHA ) sebagai Hambatan Pencarian Pengobatan : Studi Kasus pada Pecandu Narkoba Suntik di Jakart","type":"article-journal","volume":"45"},"uris":["http://www.mendeley.com/documents/?uuid=c12796fe-9225-44fb-93b2-3aaabb02395d"]}],"mendeley":{"formattedCitation":"(Ardani &amp; Handayani, 2017)","plainTextFormattedCitation":"(Ardani &amp; Handayani, 2017)","previouslyFormattedCitation":"(Ardani &amp; Handayani, 2017)"},"properties":{"noteIndex":0},"schema":"https://github.com/citation-style-language/schema/raw/master/csl-citation.json"}</w:instrText>
      </w:r>
      <w:r w:rsidR="003A4011" w:rsidRPr="00263A48">
        <w:rPr>
          <w:rFonts w:ascii="Arial Narrow" w:hAnsi="Arial Narrow" w:cs="Times New Roman"/>
        </w:rPr>
        <w:fldChar w:fldCharType="separate"/>
      </w:r>
      <w:r w:rsidRPr="00263A48">
        <w:rPr>
          <w:rFonts w:ascii="Arial Narrow" w:hAnsi="Arial Narrow" w:cs="Times New Roman"/>
          <w:noProof/>
        </w:rPr>
        <w:t>(Ardani &amp; Handayani, 2017)</w:t>
      </w:r>
      <w:r w:rsidR="003A4011" w:rsidRPr="00263A48">
        <w:rPr>
          <w:rFonts w:ascii="Arial Narrow" w:hAnsi="Arial Narrow" w:cs="Times New Roman"/>
        </w:rPr>
        <w:fldChar w:fldCharType="end"/>
      </w:r>
      <w:r w:rsidRPr="00263A48">
        <w:rPr>
          <w:rFonts w:ascii="Arial Narrow" w:hAnsi="Arial Narrow" w:cs="Times New Roman"/>
        </w:rPr>
        <w:t>.</w:t>
      </w:r>
    </w:p>
    <w:p w:rsidR="00671B0A" w:rsidRDefault="00671B0A" w:rsidP="00671B0A">
      <w:pPr>
        <w:spacing w:after="0" w:line="240" w:lineRule="auto"/>
        <w:jc w:val="both"/>
        <w:rPr>
          <w:rFonts w:ascii="Arial Narrow" w:hAnsi="Arial Narrow" w:cs="Times New Roman"/>
          <w:b/>
        </w:rPr>
      </w:pPr>
    </w:p>
    <w:p w:rsidR="00671B0A" w:rsidRDefault="00032B54" w:rsidP="00671B0A">
      <w:pPr>
        <w:spacing w:after="0" w:line="240" w:lineRule="auto"/>
        <w:jc w:val="both"/>
        <w:rPr>
          <w:rFonts w:ascii="Arial Narrow" w:hAnsi="Arial Narrow" w:cs="Times New Roman"/>
          <w:b/>
        </w:rPr>
      </w:pPr>
      <w:r w:rsidRPr="00671B0A">
        <w:rPr>
          <w:rFonts w:ascii="Arial Narrow" w:hAnsi="Arial Narrow" w:cs="Times New Roman"/>
          <w:b/>
        </w:rPr>
        <w:t>Tetap melanjutkan pengobatan ke layanan kesehatan</w:t>
      </w:r>
    </w:p>
    <w:p w:rsidR="00671B0A" w:rsidRDefault="00032B54" w:rsidP="00671B0A">
      <w:pPr>
        <w:spacing w:after="0" w:line="240" w:lineRule="auto"/>
        <w:ind w:firstLine="284"/>
        <w:jc w:val="both"/>
        <w:rPr>
          <w:rFonts w:ascii="Arial Narrow" w:hAnsi="Arial Narrow" w:cs="Times New Roman"/>
          <w:b/>
        </w:rPr>
      </w:pPr>
      <w:r w:rsidRPr="00671B0A">
        <w:rPr>
          <w:rFonts w:ascii="Arial Narrow" w:hAnsi="Arial Narrow" w:cs="Times New Roman"/>
          <w:color w:val="000000"/>
          <w:shd w:val="clear" w:color="auto" w:fill="FFFFFF"/>
        </w:rPr>
        <w:t>Sampai saat ini obat untuk membunuh HIV belum ditemukan, namun H</w:t>
      </w:r>
      <w:r w:rsidRPr="00671B0A">
        <w:rPr>
          <w:rFonts w:ascii="Arial Narrow" w:hAnsi="Arial Narrow" w:cs="Times New Roman"/>
          <w:shd w:val="clear" w:color="auto" w:fill="FFFFFF"/>
        </w:rPr>
        <w:t xml:space="preserve">IV dapat dikendalikan jika pengidap HIV mendapatkan perawatan. Perawatan yang dimaksud salah satunya adalah mengonsumsi Antiretroviral (ARV), yaitu obat yang dapat menghentikan reproduksi HIV di dalam tubuh. Bila pengobatan tersebut bekerja secara efektif, maka kerusakan kekebalan tubuh dapat ditunda bertahun–tahun dan dalam rentang waktu yang </w:t>
      </w:r>
      <w:r w:rsidRPr="00671B0A">
        <w:rPr>
          <w:rFonts w:ascii="Arial Narrow" w:hAnsi="Arial Narrow" w:cs="Times New Roman"/>
          <w:shd w:val="clear" w:color="auto" w:fill="FFFFFF"/>
        </w:rPr>
        <w:lastRenderedPageBreak/>
        <w:t xml:space="preserve">cukup lama sehingga orang yang terinfeksi HIV dapat mencegah AIDS. </w:t>
      </w:r>
      <w:r w:rsidRPr="00671B0A">
        <w:rPr>
          <w:rFonts w:ascii="Arial Narrow" w:hAnsi="Arial Narrow" w:cs="Times New Roman"/>
        </w:rPr>
        <w:t>Untuk mendapatkan manfaat ARV, pengidap HIV harus mengonsumsi obat seumur hidup. Sebab, jika tidak, pertumbuhan virus di tubuh tidak terkontrol dan bisa juga muncul resistensi terhadap obat.</w:t>
      </w:r>
    </w:p>
    <w:p w:rsidR="00671B0A" w:rsidRDefault="00032B54" w:rsidP="00671B0A">
      <w:pPr>
        <w:spacing w:after="0" w:line="240" w:lineRule="auto"/>
        <w:ind w:firstLine="284"/>
        <w:jc w:val="both"/>
        <w:rPr>
          <w:rFonts w:ascii="Arial Narrow" w:hAnsi="Arial Narrow" w:cs="Times New Roman"/>
          <w:b/>
        </w:rPr>
      </w:pPr>
      <w:r w:rsidRPr="00671B0A">
        <w:rPr>
          <w:rFonts w:ascii="Arial Narrow" w:hAnsi="Arial Narrow" w:cs="Times New Roman"/>
        </w:rPr>
        <w:t xml:space="preserve">Saat ini, ARV disediakan secara gratis oleh pemerintah yang dapat diambil di layanan kesehatan seperti puskesmas dan rumah sakit. Namun, adanya stigma dan diskriminasi oleh tenaga kesehatan menjadi masalah tersendiri bagi odha. Stigma dan diskriminasi menjadi penghalang bagi ODHA untuk mengakses pelayanan kesehatan yang optimal. Stigma dan diskriminasi menyebabkan ODHA enggan untuk berkonsultasi, menolak mendapatkan pelayanan kesehatan serta takut untuk membuka status </w:t>
      </w:r>
      <w:r w:rsidR="003A4011" w:rsidRPr="00671B0A">
        <w:rPr>
          <w:rFonts w:ascii="Arial Narrow" w:hAnsi="Arial Narrow" w:cs="Times New Roman"/>
        </w:rPr>
        <w:fldChar w:fldCharType="begin" w:fldLock="1"/>
      </w:r>
      <w:r w:rsidRPr="00671B0A">
        <w:rPr>
          <w:rFonts w:ascii="Arial Narrow" w:hAnsi="Arial Narrow" w:cs="Times New Roman"/>
        </w:rPr>
        <w:instrText>ADDIN CSL_CITATION {"citationItems":[{"id":"ITEM-1","itemData":{"author":[{"dropping-particle":"","family":"Nurhayati","given":"E","non-dropping-particle":"","parse-names":false,"suffix":""},{"dropping-particle":"","family":"Sunjaya","given":"Deni K","non-dropping-particle":"","parse-names":false,"suffix":""},{"dropping-particle":"","family":"Irvan","given":"A","non-dropping-particle":"","parse-names":false,"suffix":""}],"container-title":"Jurnal Keperawatan","id":"ITEM-1","issue":"1","issued":{"date-parts":[["2012"]]},"page":"1-10","title":"Stigma dan Diskriminasi Terhadap ODHA di Kota Bandung. Universitas Padjadjaran","type":"article-journal","volume":"5"},"uris":["http://www.mendeley.com/documents/?uuid=ca784c76-97b1-4104-ab26-4f0b11bfa924"]}],"mendeley":{"formattedCitation":"(Nurhayati, Sunjaya, &amp; Irvan, 2012)","plainTextFormattedCitation":"(Nurhayati, Sunjaya, &amp; Irvan, 2012)","previouslyFormattedCitation":"(Nurhayati, Sunjaya, &amp; Irvan, 2012)"},"properties":{"noteIndex":0},"schema":"https://github.com/citation-style-language/schema/raw/master/csl-citation.json"}</w:instrText>
      </w:r>
      <w:r w:rsidR="003A4011" w:rsidRPr="00671B0A">
        <w:rPr>
          <w:rFonts w:ascii="Arial Narrow" w:hAnsi="Arial Narrow" w:cs="Times New Roman"/>
        </w:rPr>
        <w:fldChar w:fldCharType="separate"/>
      </w:r>
      <w:r w:rsidRPr="00671B0A">
        <w:rPr>
          <w:rFonts w:ascii="Arial Narrow" w:hAnsi="Arial Narrow" w:cs="Times New Roman"/>
          <w:noProof/>
        </w:rPr>
        <w:t>(Nurhayati, Sunjaya, &amp; Irvan, 2012)</w:t>
      </w:r>
      <w:r w:rsidR="003A4011" w:rsidRPr="00671B0A">
        <w:rPr>
          <w:rFonts w:ascii="Arial Narrow" w:hAnsi="Arial Narrow" w:cs="Times New Roman"/>
        </w:rPr>
        <w:fldChar w:fldCharType="end"/>
      </w:r>
      <w:r w:rsidRPr="00671B0A">
        <w:rPr>
          <w:rFonts w:ascii="Arial Narrow" w:hAnsi="Arial Narrow" w:cs="Times New Roman"/>
        </w:rPr>
        <w:t xml:space="preserve">. </w:t>
      </w:r>
    </w:p>
    <w:p w:rsidR="00671B0A" w:rsidRDefault="00032B54" w:rsidP="00671B0A">
      <w:pPr>
        <w:spacing w:after="0" w:line="240" w:lineRule="auto"/>
        <w:ind w:firstLine="284"/>
        <w:jc w:val="both"/>
        <w:rPr>
          <w:rFonts w:ascii="Arial Narrow" w:hAnsi="Arial Narrow" w:cs="Times New Roman"/>
          <w:b/>
        </w:rPr>
      </w:pPr>
      <w:r w:rsidRPr="00671B0A">
        <w:rPr>
          <w:rFonts w:ascii="Arial Narrow" w:hAnsi="Arial Narrow" w:cs="Times New Roman"/>
          <w:color w:val="000000"/>
          <w:spacing w:val="2"/>
          <w:shd w:val="clear" w:color="auto" w:fill="FFFFFF"/>
        </w:rPr>
        <w:t xml:space="preserve">Irwandy Widjaja dari Monitoring Community Indonesia AIDS Coalition (IAC) mengatakan bahwa jumlah ODHA yang ditemukan dan menjalani pengobatan masih rendah. Salah satu penyebabnya adalah stigma dan diskriminasi masih tinggi di masyarakat lantaran penyakit ini dianggap berkaitan dengan penyimpangan moral. Ironisnya, stigma justru lebih tinggi dilakukan tenaga kesehatan di pelayanan kesehatan. Padahal stigma dan diskriminasi hanya akan menjauhkan mereka dari layanan kesehatan, dan justru menyebabkan penyakit ini tidak pernah terkendali </w:t>
      </w:r>
      <w:r w:rsidR="003A4011" w:rsidRPr="00671B0A">
        <w:rPr>
          <w:rFonts w:ascii="Arial Narrow" w:hAnsi="Arial Narrow" w:cs="Times New Roman"/>
          <w:color w:val="000000"/>
          <w:spacing w:val="2"/>
          <w:shd w:val="clear" w:color="auto" w:fill="FFFFFF"/>
        </w:rPr>
        <w:fldChar w:fldCharType="begin" w:fldLock="1"/>
      </w:r>
      <w:r w:rsidRPr="00671B0A">
        <w:rPr>
          <w:rFonts w:ascii="Arial Narrow" w:hAnsi="Arial Narrow" w:cs="Times New Roman"/>
          <w:color w:val="000000"/>
          <w:spacing w:val="2"/>
          <w:shd w:val="clear" w:color="auto" w:fill="FFFFFF"/>
        </w:rPr>
        <w:instrText>ADDIN CSL_CITATION {"citationItems":[{"id":"ITEM-1","itemData":{"URL":"https://www.beritasatu.com/kesehatan/565207/dapat-stigma-negatif-dari-petugas-220000-odha-enggan-jalani-pengobatan","author":[{"dropping-particle":"","family":"Manafe","given":"Dina","non-dropping-particle":"","parse-names":false,"suffix":""}],"container-title":"Berita satu","id":"ITEM-1","issued":{"date-parts":[["2019"]]},"publisher-place":"Jakarta","title":"Dapat Stigma Negatif dari Petugas , 220 . 000 ODHA Enggan Jalani Pengobatan","type":"webpage"},"uris":["http://www.mendeley.com/documents/?uuid=b9e011fc-c743-46f9-a53b-585d295faa78"]}],"mendeley":{"formattedCitation":"(Manafe, 2019)","plainTextFormattedCitation":"(Manafe, 2019)","previouslyFormattedCitation":"(Manafe, 2019)"},"properties":{"noteIndex":0},"schema":"https://github.com/citation-style-language/schema/raw/master/csl-citation.json"}</w:instrText>
      </w:r>
      <w:r w:rsidR="003A4011" w:rsidRPr="00671B0A">
        <w:rPr>
          <w:rFonts w:ascii="Arial Narrow" w:hAnsi="Arial Narrow" w:cs="Times New Roman"/>
          <w:color w:val="000000"/>
          <w:spacing w:val="2"/>
          <w:shd w:val="clear" w:color="auto" w:fill="FFFFFF"/>
        </w:rPr>
        <w:fldChar w:fldCharType="separate"/>
      </w:r>
      <w:r w:rsidRPr="00671B0A">
        <w:rPr>
          <w:rFonts w:ascii="Arial Narrow" w:hAnsi="Arial Narrow" w:cs="Times New Roman"/>
          <w:noProof/>
          <w:color w:val="000000"/>
          <w:spacing w:val="2"/>
          <w:shd w:val="clear" w:color="auto" w:fill="FFFFFF"/>
        </w:rPr>
        <w:t>(Manafe, 2019)</w:t>
      </w:r>
      <w:r w:rsidR="003A4011" w:rsidRPr="00671B0A">
        <w:rPr>
          <w:rFonts w:ascii="Arial Narrow" w:hAnsi="Arial Narrow" w:cs="Times New Roman"/>
          <w:color w:val="000000"/>
          <w:spacing w:val="2"/>
          <w:shd w:val="clear" w:color="auto" w:fill="FFFFFF"/>
        </w:rPr>
        <w:fldChar w:fldCharType="end"/>
      </w:r>
      <w:r w:rsidRPr="00671B0A">
        <w:rPr>
          <w:rFonts w:ascii="Arial Narrow" w:hAnsi="Arial Narrow" w:cs="Times New Roman"/>
          <w:color w:val="000000"/>
          <w:spacing w:val="2"/>
          <w:shd w:val="clear" w:color="auto" w:fill="FFFFFF"/>
        </w:rPr>
        <w:t>.</w:t>
      </w:r>
    </w:p>
    <w:p w:rsidR="00671B0A" w:rsidRDefault="00032B54" w:rsidP="00671B0A">
      <w:pPr>
        <w:spacing w:after="0" w:line="240" w:lineRule="auto"/>
        <w:ind w:firstLine="284"/>
        <w:jc w:val="both"/>
        <w:rPr>
          <w:rFonts w:ascii="Arial Narrow" w:hAnsi="Arial Narrow" w:cs="Times New Roman"/>
          <w:b/>
        </w:rPr>
      </w:pPr>
      <w:r w:rsidRPr="00671B0A">
        <w:rPr>
          <w:rFonts w:ascii="Arial Narrow" w:hAnsi="Arial Narrow" w:cs="Times New Roman"/>
        </w:rPr>
        <w:t xml:space="preserve">Hasil penelitian mendapatkan bahwa meskipun menerima stigma dan diskriminasi dari petugas kesehatan, odha tetap melanjutkan pengobatan ke layanan kesehatan. Di awal, stigma dan diskriminasi petugas kesehatan menyebabkan odha </w:t>
      </w:r>
      <w:r w:rsidRPr="00671B0A">
        <w:rPr>
          <w:rFonts w:ascii="Arial Narrow" w:hAnsi="Arial Narrow" w:cs="Times New Roman"/>
          <w:shd w:val="clear" w:color="auto" w:fill="FFFFFF"/>
        </w:rPr>
        <w:t xml:space="preserve">tidak mau atau terlambat mengakses layanan terkait HIV, </w:t>
      </w:r>
      <w:r w:rsidRPr="00671B0A">
        <w:rPr>
          <w:rFonts w:ascii="Arial Narrow" w:hAnsi="Arial Narrow" w:cs="Times New Roman"/>
        </w:rPr>
        <w:t>seiring dengan penerimaan diri dan penyesuaian yang dilakukan, mereka kembali melanjutkan pengobatan</w:t>
      </w:r>
      <w:r w:rsidRPr="00671B0A">
        <w:rPr>
          <w:rFonts w:ascii="Arial Narrow" w:hAnsi="Arial Narrow"/>
        </w:rPr>
        <w:t xml:space="preserve">. </w:t>
      </w:r>
      <w:r w:rsidRPr="00671B0A">
        <w:rPr>
          <w:rFonts w:ascii="Arial Narrow" w:hAnsi="Arial Narrow" w:cs="Times New Roman"/>
        </w:rPr>
        <w:t>Cepat lambatnya penerimaan dan penyesuaian diri odha terkait dengan koping diri odha.</w:t>
      </w:r>
      <w:r w:rsidRPr="00671B0A">
        <w:rPr>
          <w:rFonts w:ascii="Arial Narrow" w:hAnsi="Arial Narrow"/>
        </w:rPr>
        <w:t xml:space="preserve"> </w:t>
      </w:r>
    </w:p>
    <w:p w:rsidR="00032B54" w:rsidRPr="00671B0A" w:rsidRDefault="00032B54" w:rsidP="00671B0A">
      <w:pPr>
        <w:spacing w:after="0" w:line="240" w:lineRule="auto"/>
        <w:ind w:firstLine="284"/>
        <w:jc w:val="both"/>
        <w:rPr>
          <w:rFonts w:ascii="Arial Narrow" w:hAnsi="Arial Narrow" w:cs="Times New Roman"/>
          <w:b/>
        </w:rPr>
      </w:pPr>
      <w:r w:rsidRPr="00671B0A">
        <w:rPr>
          <w:rFonts w:ascii="Arial Narrow" w:hAnsi="Arial Narrow" w:cs="Times New Roman"/>
        </w:rPr>
        <w:t xml:space="preserve">Koping merupakan proses kognitif dan tingkah laku yang digunakan oleh seseorang untuk mempertahankan rasa kendali terhadap situasi, mengurangi rasa tidak aman, dan menghadapi situasi yang menimbulkan stress </w:t>
      </w:r>
      <w:r w:rsidR="003A4011" w:rsidRPr="00671B0A">
        <w:rPr>
          <w:rFonts w:ascii="Arial Narrow" w:hAnsi="Arial Narrow" w:cs="Times New Roman"/>
        </w:rPr>
        <w:fldChar w:fldCharType="begin" w:fldLock="1"/>
      </w:r>
      <w:r w:rsidRPr="00671B0A">
        <w:rPr>
          <w:rFonts w:ascii="Arial Narrow" w:hAnsi="Arial Narrow" w:cs="Times New Roman"/>
        </w:rPr>
        <w:instrText>ADDIN CSL_CITATION {"citationItems":[{"id":"ITEM-1","itemData":{"author":[{"dropping-particle":"","family":"Arriza","given":"Beta Kurnia","non-dropping-particle":"","parse-names":false,"suffix":""},{"dropping-particle":"","family":"Dewi","given":"Endah Kumala","non-dropping-particle":"","parse-names":false,"suffix":""},{"dropping-particle":"","family":"Kaloeti","given":"Dian Veronika Sakti","non-dropping-particle":"","parse-names":false,"suffix":""}],"container-title":"Jurnal Psikologi Undip, 10,(2)","id":"ITEM-1","issue":"2","issued":{"date-parts":[["2011"]]},"page":"153-162","title":"Memahami rekonstruksi kebahagiaan pada orang dengan HIV/AIDS (ODHA)","type":"article-journal","volume":"10"},"uris":["http://www.mendeley.com/documents/?uuid=9039f9a3-bc4b-4c88-be3a-e45dcba3310b"]}],"mendeley":{"formattedCitation":"(Arriza, Dewi, &amp; Kaloeti, 2011)","plainTextFormattedCitation":"(Arriza, Dewi, &amp; Kaloeti, 2011)","previouslyFormattedCitation":"(Arriza, Dewi, &amp; Kaloeti, 2011)"},"properties":{"noteIndex":0},"schema":"https://github.com/citation-style-language/schema/raw/master/csl-citation.json"}</w:instrText>
      </w:r>
      <w:r w:rsidR="003A4011" w:rsidRPr="00671B0A">
        <w:rPr>
          <w:rFonts w:ascii="Arial Narrow" w:hAnsi="Arial Narrow" w:cs="Times New Roman"/>
        </w:rPr>
        <w:fldChar w:fldCharType="separate"/>
      </w:r>
      <w:r w:rsidRPr="00671B0A">
        <w:rPr>
          <w:rFonts w:ascii="Arial Narrow" w:hAnsi="Arial Narrow" w:cs="Times New Roman"/>
          <w:noProof/>
        </w:rPr>
        <w:t>(Arriza, Dewi, &amp; Kaloeti, 2011)</w:t>
      </w:r>
      <w:r w:rsidR="003A4011" w:rsidRPr="00671B0A">
        <w:rPr>
          <w:rFonts w:ascii="Arial Narrow" w:hAnsi="Arial Narrow" w:cs="Times New Roman"/>
        </w:rPr>
        <w:fldChar w:fldCharType="end"/>
      </w:r>
      <w:r w:rsidRPr="00671B0A">
        <w:rPr>
          <w:rFonts w:ascii="Arial Narrow" w:hAnsi="Arial Narrow" w:cs="Times New Roman"/>
        </w:rPr>
        <w:t>. Stress yang dialami odha akibat stigma dan diskriminasi, membuat ODHA sering merasa hidupnya tidak berguna lagi, merasa gagal dalam hidup dan berakibat ke mekanisme koping yang negatif.</w:t>
      </w:r>
      <w:r w:rsidRPr="00671B0A">
        <w:rPr>
          <w:rFonts w:ascii="Arial Narrow" w:hAnsi="Arial Narrow"/>
        </w:rPr>
        <w:t xml:space="preserve"> </w:t>
      </w:r>
      <w:r w:rsidRPr="00671B0A">
        <w:rPr>
          <w:rFonts w:ascii="Arial Narrow" w:hAnsi="Arial Narrow" w:cs="Times New Roman"/>
        </w:rPr>
        <w:t xml:space="preserve">Koping yang efektif atau mekanisme koping yang positif menempati tempat yang sentral terhadap ketahanan tubuh dan daya penolakan tubuh terhadap gangguan maupun serangan suatu </w:t>
      </w:r>
      <w:r w:rsidRPr="00671B0A">
        <w:rPr>
          <w:rFonts w:ascii="Arial Narrow" w:hAnsi="Arial Narrow" w:cs="Times New Roman"/>
        </w:rPr>
        <w:lastRenderedPageBreak/>
        <w:t xml:space="preserve">penyakit baik bersifat fisik maupun psikis dan social </w:t>
      </w:r>
      <w:r w:rsidR="003A4011" w:rsidRPr="00671B0A">
        <w:rPr>
          <w:rFonts w:ascii="Arial Narrow" w:hAnsi="Arial Narrow" w:cs="Times New Roman"/>
        </w:rPr>
        <w:fldChar w:fldCharType="begin" w:fldLock="1"/>
      </w:r>
      <w:r w:rsidRPr="00671B0A">
        <w:rPr>
          <w:rFonts w:ascii="Arial Narrow" w:hAnsi="Arial Narrow" w:cs="Times New Roman"/>
        </w:rPr>
        <w:instrText>ADDIN CSL_CITATION {"citationItems":[{"id":"ITEM-1","itemData":{"author":[{"dropping-particle":"","family":"Arriza","given":"Beta Kurnia","non-dropping-particle":"","parse-names":false,"suffix":""},{"dropping-particle":"","family":"Dewi","given":"Endah Kumala","non-dropping-particle":"","parse-names":false,"suffix":""},{"dropping-particle":"","family":"Kaloeti","given":"Dian Veronika Sakti","non-dropping-particle":"","parse-names":false,"suffix":""}],"container-title":"Jurnal Psikologi Undip, 10,(2)","id":"ITEM-1","issue":"2","issued":{"date-parts":[["2011"]]},"page":"153-162","title":"Memahami rekonstruksi kebahagiaan pada orang dengan HIV/AIDS (ODHA)","type":"article-journal","volume":"10"},"uris":["http://www.mendeley.com/documents/?uuid=9039f9a3-bc4b-4c88-be3a-e45dcba3310b"]}],"mendeley":{"formattedCitation":"(Arriza et al., 2011)","plainTextFormattedCitation":"(Arriza et al., 2011)","previouslyFormattedCitation":"(Arriza et al., 2011)"},"properties":{"noteIndex":0},"schema":"https://github.com/citation-style-language/schema/raw/master/csl-citation.json"}</w:instrText>
      </w:r>
      <w:r w:rsidR="003A4011" w:rsidRPr="00671B0A">
        <w:rPr>
          <w:rFonts w:ascii="Arial Narrow" w:hAnsi="Arial Narrow" w:cs="Times New Roman"/>
        </w:rPr>
        <w:fldChar w:fldCharType="separate"/>
      </w:r>
      <w:r w:rsidRPr="00671B0A">
        <w:rPr>
          <w:rFonts w:ascii="Arial Narrow" w:hAnsi="Arial Narrow" w:cs="Times New Roman"/>
          <w:noProof/>
        </w:rPr>
        <w:t>(Arriza et al., 2011)</w:t>
      </w:r>
      <w:r w:rsidR="003A4011" w:rsidRPr="00671B0A">
        <w:rPr>
          <w:rFonts w:ascii="Arial Narrow" w:hAnsi="Arial Narrow" w:cs="Times New Roman"/>
        </w:rPr>
        <w:fldChar w:fldCharType="end"/>
      </w:r>
      <w:r w:rsidRPr="00671B0A">
        <w:rPr>
          <w:rFonts w:ascii="Arial Narrow" w:hAnsi="Arial Narrow" w:cs="Times New Roman"/>
        </w:rPr>
        <w:t xml:space="preserve">. Penelitian ini mendapatkan bahwa odha memiliki koping yang positif.  Meskipun mendapat stigma dan diskriminasi dari petugas, mereka tetap melanjutkan pengobatan. Odha bersikap menerima dan tidak meresponi stigma dan diskriminasi yang diterimanya karena mereka menganggap bahwa mereka butuh ARV dan butuh petugas kesehatan untuk pengobatan penyakitnya. Namun, ada juga odha yang pindah layanan kesehatan untuk tepat mendapatkan pengobatan. </w:t>
      </w:r>
      <w:r w:rsidR="007956F2" w:rsidRPr="00671B0A">
        <w:rPr>
          <w:rFonts w:ascii="Arial Narrow" w:hAnsi="Arial Narrow" w:cs="Times New Roman"/>
        </w:rPr>
        <w:t xml:space="preserve">Pemilihan dan pengembagan strategi coping akan sangat menentukan perjalanan ODHA dalam menghadapi penyakitnya </w:t>
      </w:r>
      <w:r w:rsidR="003A4011" w:rsidRPr="00671B0A">
        <w:rPr>
          <w:rFonts w:ascii="Arial Narrow" w:hAnsi="Arial Narrow" w:cs="Times New Roman"/>
        </w:rPr>
        <w:fldChar w:fldCharType="begin" w:fldLock="1"/>
      </w:r>
      <w:r w:rsidR="007956F2" w:rsidRPr="00671B0A">
        <w:rPr>
          <w:rFonts w:ascii="Arial Narrow" w:hAnsi="Arial Narrow" w:cs="Times New Roman"/>
        </w:rPr>
        <w:instrText>ADDIN CSL_CITATION {"citationItems":[{"id":"ITEM-1","itemData":{"author":[{"dropping-particle":"","family":"Hidayanti","given":"Ema","non-dropping-particle":"","parse-names":false,"suffix":""}],"container-title":"Sawwa Jurnal Studi Gender","id":"ITEM-1","issue":"1","issued":{"date-parts":[["2013"]]},"page":"89-106","title":"STRATEGI COPING STRESS PEREMPUAN DENGAN HIV / AIDS Ema Hidayanti Abstrak ragam . Masalah yang ringan biasanya dapat segera teratasi dengan mudah . sehingga tidak jarang menimbulkan stress ( tekanan ) yang berkepanjangan . menyebabkan perubahan dalam kehid","type":"article-journal","volume":"9"},"uris":["http://www.mendeley.com/documents/?uuid=58793aaa-e90e-491b-96f2-3536bd77758d"]}],"mendeley":{"formattedCitation":"(Hidayanti, 2013)","plainTextFormattedCitation":"(Hidayanti, 2013)","previouslyFormattedCitation":"(Hidayanti, 2013)"},"properties":{"noteIndex":0},"schema":"https://github.com/citation-style-language/schema/raw/master/csl-citation.json"}</w:instrText>
      </w:r>
      <w:r w:rsidR="003A4011" w:rsidRPr="00671B0A">
        <w:rPr>
          <w:rFonts w:ascii="Arial Narrow" w:hAnsi="Arial Narrow" w:cs="Times New Roman"/>
        </w:rPr>
        <w:fldChar w:fldCharType="separate"/>
      </w:r>
      <w:r w:rsidR="007956F2" w:rsidRPr="00671B0A">
        <w:rPr>
          <w:rFonts w:ascii="Arial Narrow" w:hAnsi="Arial Narrow" w:cs="Times New Roman"/>
          <w:noProof/>
        </w:rPr>
        <w:t>(Hidayanti, 2013)</w:t>
      </w:r>
      <w:r w:rsidR="003A4011" w:rsidRPr="00671B0A">
        <w:rPr>
          <w:rFonts w:ascii="Arial Narrow" w:hAnsi="Arial Narrow" w:cs="Times New Roman"/>
        </w:rPr>
        <w:fldChar w:fldCharType="end"/>
      </w:r>
      <w:r w:rsidR="007956F2" w:rsidRPr="00671B0A">
        <w:rPr>
          <w:rFonts w:ascii="Arial Narrow" w:hAnsi="Arial Narrow" w:cs="Times New Roman"/>
        </w:rPr>
        <w:t>. Koping efektif yang dimiliki oleh odha</w:t>
      </w:r>
      <w:r w:rsidR="007956F2" w:rsidRPr="00671B0A">
        <w:rPr>
          <w:rFonts w:ascii="Arial Narrow" w:hAnsi="Arial Narrow"/>
        </w:rPr>
        <w:t xml:space="preserve"> </w:t>
      </w:r>
      <w:r w:rsidR="007956F2" w:rsidRPr="00671B0A">
        <w:rPr>
          <w:rFonts w:ascii="Arial Narrow" w:hAnsi="Arial Narrow" w:cs="Times New Roman"/>
        </w:rPr>
        <w:t>mungkin dikarenakan pendampingan odha berjalan dengan baik sehingga kesadaran untuk mengonsumsi ARV secara teratur makin besar.</w:t>
      </w:r>
    </w:p>
    <w:p w:rsidR="00032B54" w:rsidRPr="00263A48" w:rsidRDefault="00032B54" w:rsidP="00043E5D">
      <w:pPr>
        <w:spacing w:after="0" w:line="240" w:lineRule="auto"/>
        <w:jc w:val="both"/>
        <w:rPr>
          <w:rFonts w:ascii="Arial Narrow" w:hAnsi="Arial Narrow" w:cs="Times New Roman"/>
        </w:rPr>
      </w:pPr>
    </w:p>
    <w:p w:rsidR="00032B54" w:rsidRPr="00263A48" w:rsidRDefault="00032B54" w:rsidP="00043E5D">
      <w:pPr>
        <w:spacing w:after="0" w:line="240" w:lineRule="auto"/>
        <w:jc w:val="both"/>
        <w:rPr>
          <w:rFonts w:ascii="Arial Narrow" w:hAnsi="Arial Narrow" w:cs="Times New Roman"/>
          <w:b/>
        </w:rPr>
      </w:pPr>
      <w:r w:rsidRPr="00263A48">
        <w:rPr>
          <w:rFonts w:ascii="Arial Narrow" w:hAnsi="Arial Narrow" w:cs="Times New Roman"/>
          <w:b/>
        </w:rPr>
        <w:t>SIMPULAN</w:t>
      </w:r>
    </w:p>
    <w:p w:rsidR="00032B54" w:rsidRPr="00263A48" w:rsidRDefault="00032B54" w:rsidP="00671B0A">
      <w:pPr>
        <w:spacing w:after="0" w:line="240" w:lineRule="auto"/>
        <w:ind w:firstLine="284"/>
        <w:jc w:val="both"/>
        <w:rPr>
          <w:rFonts w:ascii="Arial Narrow" w:hAnsi="Arial Narrow" w:cs="Times New Roman"/>
        </w:rPr>
      </w:pPr>
      <w:r w:rsidRPr="00263A48">
        <w:rPr>
          <w:rFonts w:ascii="Arial Narrow" w:hAnsi="Arial Narrow" w:cs="Times New Roman"/>
        </w:rPr>
        <w:t>Odha mengalami stigma dan diskriminasi di pelayanan kesehatan</w:t>
      </w:r>
      <w:r w:rsidR="007956F2" w:rsidRPr="00263A48">
        <w:rPr>
          <w:rFonts w:ascii="Arial Narrow" w:hAnsi="Arial Narrow" w:cs="Times New Roman"/>
        </w:rPr>
        <w:t>. Stigma yang didapatkan oda seperti menerima pelecehan secara verbal, mendapatkan perlakuan negative dan menerima pengasingan diri. Stigma dan diskriminasi di pelayanan kesehatan berdampak pada psikologi odha. Odha mengalami perubahan mental seperti ketakutan, gampang tersinggung, dan “</w:t>
      </w:r>
      <w:r w:rsidR="007956F2" w:rsidRPr="00263A48">
        <w:rPr>
          <w:rFonts w:ascii="Arial Narrow" w:hAnsi="Arial Narrow" w:cs="Times New Roman"/>
          <w:i/>
        </w:rPr>
        <w:t>down</w:t>
      </w:r>
      <w:r w:rsidR="007956F2" w:rsidRPr="00263A48">
        <w:rPr>
          <w:rFonts w:ascii="Arial Narrow" w:hAnsi="Arial Narrow" w:cs="Times New Roman"/>
        </w:rPr>
        <w:t>”.  Meskipun odha menerima stigma dan diskriminasi tersebut, odha memiliki koping yang positif shingga odha tetap melanjutkan pengobatan di pelayanan kesehatan. koping yang dilakukan odha seperti tidak mengambil hati, pindah layanan kesehatan, dan menerima.</w:t>
      </w:r>
    </w:p>
    <w:p w:rsidR="007956F2" w:rsidRPr="00263A48" w:rsidRDefault="007956F2" w:rsidP="00043E5D">
      <w:pPr>
        <w:spacing w:after="0" w:line="240" w:lineRule="auto"/>
        <w:jc w:val="both"/>
        <w:rPr>
          <w:rFonts w:ascii="Arial Narrow" w:hAnsi="Arial Narrow" w:cs="Times New Roman"/>
          <w:b/>
        </w:rPr>
      </w:pPr>
    </w:p>
    <w:p w:rsidR="00032B54" w:rsidRPr="00263A48" w:rsidRDefault="00032B54" w:rsidP="00043E5D">
      <w:pPr>
        <w:spacing w:after="0" w:line="240" w:lineRule="auto"/>
        <w:jc w:val="both"/>
        <w:rPr>
          <w:rFonts w:ascii="Arial Narrow" w:hAnsi="Arial Narrow" w:cs="Times New Roman"/>
          <w:b/>
        </w:rPr>
      </w:pPr>
      <w:r w:rsidRPr="00263A48">
        <w:rPr>
          <w:rFonts w:ascii="Arial Narrow" w:hAnsi="Arial Narrow" w:cs="Times New Roman"/>
          <w:b/>
        </w:rPr>
        <w:t>SARAN</w:t>
      </w:r>
    </w:p>
    <w:p w:rsidR="00032B54" w:rsidRPr="00263A48" w:rsidRDefault="007956F2" w:rsidP="00671B0A">
      <w:pPr>
        <w:spacing w:after="0" w:line="240" w:lineRule="auto"/>
        <w:ind w:firstLine="284"/>
        <w:jc w:val="both"/>
        <w:rPr>
          <w:rFonts w:ascii="Arial Narrow" w:hAnsi="Arial Narrow" w:cs="Times New Roman"/>
        </w:rPr>
      </w:pPr>
      <w:r w:rsidRPr="00263A48">
        <w:rPr>
          <w:rFonts w:ascii="Arial Narrow" w:hAnsi="Arial Narrow" w:cs="Times New Roman"/>
        </w:rPr>
        <w:t>Diharapkan kepada odha tetap mempertahankan koping yang positif dalam menghadapi stigma dan diskriminasi di pelayanan kesehatan. bagi petugas kesehatan diharapkan tidak melakukan stigma dan diskriminasi bagi odha mengingat hal tersebut berdampak pada program pengobatan dan pencegahan HIV/AIDS.</w:t>
      </w:r>
    </w:p>
    <w:p w:rsidR="007956F2" w:rsidRPr="00263A48" w:rsidRDefault="007956F2" w:rsidP="00043E5D">
      <w:pPr>
        <w:spacing w:after="0" w:line="240" w:lineRule="auto"/>
        <w:jc w:val="both"/>
        <w:rPr>
          <w:rFonts w:ascii="Arial Narrow" w:hAnsi="Arial Narrow" w:cs="Times New Roman"/>
        </w:rPr>
      </w:pPr>
    </w:p>
    <w:p w:rsidR="00032B54" w:rsidRPr="00263A48" w:rsidRDefault="00032B54" w:rsidP="00043E5D">
      <w:pPr>
        <w:spacing w:after="0" w:line="240" w:lineRule="auto"/>
        <w:jc w:val="both"/>
        <w:rPr>
          <w:rFonts w:ascii="Arial Narrow" w:hAnsi="Arial Narrow" w:cs="Times New Roman"/>
          <w:b/>
        </w:rPr>
      </w:pPr>
      <w:r w:rsidRPr="00263A48">
        <w:rPr>
          <w:rFonts w:ascii="Arial Narrow" w:hAnsi="Arial Narrow" w:cs="Times New Roman"/>
          <w:b/>
        </w:rPr>
        <w:t>DAFTAR PUSTAKA</w:t>
      </w:r>
    </w:p>
    <w:p w:rsidR="00032B54" w:rsidRPr="00263A48" w:rsidRDefault="00032B54" w:rsidP="00043E5D">
      <w:pPr>
        <w:spacing w:after="0" w:line="240" w:lineRule="auto"/>
        <w:jc w:val="both"/>
        <w:rPr>
          <w:rFonts w:ascii="Arial Narrow" w:hAnsi="Arial Narrow" w:cs="Times New Roman"/>
          <w:b/>
        </w:rPr>
      </w:pPr>
    </w:p>
    <w:p w:rsidR="00671B0A" w:rsidRDefault="003A4011" w:rsidP="00671B0A">
      <w:pPr>
        <w:widowControl w:val="0"/>
        <w:autoSpaceDE w:val="0"/>
        <w:autoSpaceDN w:val="0"/>
        <w:adjustRightInd w:val="0"/>
        <w:spacing w:after="0" w:line="240" w:lineRule="auto"/>
        <w:ind w:left="284" w:hanging="284"/>
        <w:jc w:val="both"/>
        <w:rPr>
          <w:rFonts w:ascii="Arial Narrow" w:hAnsi="Arial Narrow" w:cs="Times New Roman"/>
          <w:noProof/>
        </w:rPr>
      </w:pPr>
      <w:r w:rsidRPr="00263A48">
        <w:rPr>
          <w:rFonts w:ascii="Arial Narrow" w:hAnsi="Arial Narrow" w:cs="Times New Roman"/>
          <w:b/>
        </w:rPr>
        <w:fldChar w:fldCharType="begin" w:fldLock="1"/>
      </w:r>
      <w:r w:rsidR="007956F2" w:rsidRPr="00263A48">
        <w:rPr>
          <w:rFonts w:ascii="Arial Narrow" w:hAnsi="Arial Narrow" w:cs="Times New Roman"/>
          <w:b/>
        </w:rPr>
        <w:instrText xml:space="preserve">ADDIN Mendeley Bibliography CSL_BIBLIOGRAPHY </w:instrText>
      </w:r>
      <w:r w:rsidRPr="00263A48">
        <w:rPr>
          <w:rFonts w:ascii="Arial Narrow" w:hAnsi="Arial Narrow" w:cs="Times New Roman"/>
          <w:b/>
        </w:rPr>
        <w:fldChar w:fldCharType="separate"/>
      </w:r>
      <w:r w:rsidR="007956F2" w:rsidRPr="00263A48">
        <w:rPr>
          <w:rFonts w:ascii="Arial Narrow" w:hAnsi="Arial Narrow" w:cs="Times New Roman"/>
          <w:noProof/>
        </w:rPr>
        <w:t>Ardani, I., &amp; Handayani, S. (2017). Stigma terhadap Orang dengan HIV / AIDS ( ODHA ) sebagai Hambatan Pencarian Pengobatan</w:t>
      </w:r>
      <w:r w:rsidR="007956F2" w:rsidRPr="00263A48">
        <w:rPr>
          <w:rFonts w:ascii="Times New Roman" w:hAnsi="Times New Roman" w:cs="Times New Roman"/>
          <w:noProof/>
        </w:rPr>
        <w:t> </w:t>
      </w:r>
      <w:r w:rsidR="007956F2" w:rsidRPr="00263A48">
        <w:rPr>
          <w:rFonts w:ascii="Arial Narrow" w:hAnsi="Arial Narrow" w:cs="Times New Roman"/>
          <w:noProof/>
        </w:rPr>
        <w:t xml:space="preserve">: Studi Kasus pada Pecandu Narkoba Suntik di Jakart. </w:t>
      </w:r>
      <w:r w:rsidR="007956F2" w:rsidRPr="00263A48">
        <w:rPr>
          <w:rFonts w:ascii="Arial Narrow" w:hAnsi="Arial Narrow" w:cs="Times New Roman"/>
          <w:i/>
          <w:iCs/>
          <w:noProof/>
        </w:rPr>
        <w:t>Buletin Penelitian Kesehatan</w:t>
      </w:r>
      <w:r w:rsidR="007956F2" w:rsidRPr="00263A48">
        <w:rPr>
          <w:rFonts w:ascii="Arial Narrow" w:hAnsi="Arial Narrow" w:cs="Times New Roman"/>
          <w:noProof/>
        </w:rPr>
        <w:t xml:space="preserve">, </w:t>
      </w:r>
      <w:r w:rsidR="007956F2" w:rsidRPr="00263A48">
        <w:rPr>
          <w:rFonts w:ascii="Arial Narrow" w:hAnsi="Arial Narrow" w:cs="Times New Roman"/>
          <w:i/>
          <w:iCs/>
          <w:noProof/>
        </w:rPr>
        <w:t>45</w:t>
      </w:r>
      <w:r w:rsidR="007956F2" w:rsidRPr="00263A48">
        <w:rPr>
          <w:rFonts w:ascii="Arial Narrow" w:hAnsi="Arial Narrow" w:cs="Times New Roman"/>
          <w:noProof/>
        </w:rPr>
        <w:t>(2), 81–88. https://doi.org/10.22435/bpk.v45i2.6042.81-88</w:t>
      </w:r>
    </w:p>
    <w:p w:rsidR="00671B0A" w:rsidRDefault="007956F2" w:rsidP="00671B0A">
      <w:pPr>
        <w:widowControl w:val="0"/>
        <w:autoSpaceDE w:val="0"/>
        <w:autoSpaceDN w:val="0"/>
        <w:adjustRightInd w:val="0"/>
        <w:spacing w:after="0" w:line="240" w:lineRule="auto"/>
        <w:ind w:left="284" w:hanging="284"/>
        <w:jc w:val="both"/>
        <w:rPr>
          <w:rFonts w:ascii="Arial Narrow" w:hAnsi="Arial Narrow" w:cs="Times New Roman"/>
          <w:noProof/>
        </w:rPr>
      </w:pPr>
      <w:r w:rsidRPr="00263A48">
        <w:rPr>
          <w:rFonts w:ascii="Arial Narrow" w:hAnsi="Arial Narrow" w:cs="Times New Roman"/>
          <w:noProof/>
        </w:rPr>
        <w:t xml:space="preserve">Arriza, B. K., Dewi, E. K., &amp; Kaloeti, D. V. S. (2011). Memahami rekonstruksi kebahagiaan pada orang dengan HIV/AIDS (ODHA). </w:t>
      </w:r>
      <w:r w:rsidRPr="00263A48">
        <w:rPr>
          <w:rFonts w:ascii="Arial Narrow" w:hAnsi="Arial Narrow" w:cs="Times New Roman"/>
          <w:i/>
          <w:iCs/>
          <w:noProof/>
        </w:rPr>
        <w:t xml:space="preserve">Jurnal </w:t>
      </w:r>
      <w:r w:rsidRPr="00263A48">
        <w:rPr>
          <w:rFonts w:ascii="Arial Narrow" w:hAnsi="Arial Narrow" w:cs="Times New Roman"/>
          <w:i/>
          <w:iCs/>
          <w:noProof/>
        </w:rPr>
        <w:lastRenderedPageBreak/>
        <w:t>Psikologi Undip, 10,(2)</w:t>
      </w:r>
      <w:r w:rsidRPr="00263A48">
        <w:rPr>
          <w:rFonts w:ascii="Arial Narrow" w:hAnsi="Arial Narrow" w:cs="Times New Roman"/>
          <w:noProof/>
        </w:rPr>
        <w:t xml:space="preserve">, </w:t>
      </w:r>
      <w:r w:rsidRPr="00263A48">
        <w:rPr>
          <w:rFonts w:ascii="Arial Narrow" w:hAnsi="Arial Narrow" w:cs="Times New Roman"/>
          <w:i/>
          <w:iCs/>
          <w:noProof/>
        </w:rPr>
        <w:t>10</w:t>
      </w:r>
      <w:r w:rsidRPr="00263A48">
        <w:rPr>
          <w:rFonts w:ascii="Arial Narrow" w:hAnsi="Arial Narrow" w:cs="Times New Roman"/>
          <w:noProof/>
        </w:rPr>
        <w:t>(2), 153–162.</w:t>
      </w:r>
    </w:p>
    <w:p w:rsidR="00671B0A" w:rsidRDefault="007956F2" w:rsidP="00671B0A">
      <w:pPr>
        <w:widowControl w:val="0"/>
        <w:autoSpaceDE w:val="0"/>
        <w:autoSpaceDN w:val="0"/>
        <w:adjustRightInd w:val="0"/>
        <w:spacing w:after="0" w:line="240" w:lineRule="auto"/>
        <w:ind w:left="284" w:hanging="284"/>
        <w:jc w:val="both"/>
        <w:rPr>
          <w:rFonts w:ascii="Arial Narrow" w:hAnsi="Arial Narrow" w:cs="Times New Roman"/>
          <w:noProof/>
        </w:rPr>
      </w:pPr>
      <w:r w:rsidRPr="00263A48">
        <w:rPr>
          <w:rFonts w:ascii="Arial Narrow" w:hAnsi="Arial Narrow" w:cs="Times New Roman"/>
          <w:noProof/>
        </w:rPr>
        <w:t xml:space="preserve">Carsita, W. N., Winarni, I., &amp; Lestari, R. (2016). Studi Fenomenologi: Orang Dengan Hiv Aids (Odha) Dalam Menjalani Self-Disclosure Di Wilayah Kerja Puskesmas Bongas. </w:t>
      </w:r>
      <w:r w:rsidRPr="00263A48">
        <w:rPr>
          <w:rFonts w:ascii="Arial Narrow" w:hAnsi="Arial Narrow" w:cs="Times New Roman"/>
          <w:i/>
          <w:iCs/>
          <w:noProof/>
        </w:rPr>
        <w:t>Jurnal Ilmu Keperawatan</w:t>
      </w:r>
      <w:r w:rsidRPr="00263A48">
        <w:rPr>
          <w:rFonts w:ascii="Arial Narrow" w:hAnsi="Arial Narrow" w:cs="Times New Roman"/>
          <w:noProof/>
        </w:rPr>
        <w:t xml:space="preserve">, </w:t>
      </w:r>
      <w:r w:rsidRPr="00263A48">
        <w:rPr>
          <w:rFonts w:ascii="Arial Narrow" w:hAnsi="Arial Narrow" w:cs="Times New Roman"/>
          <w:i/>
          <w:iCs/>
          <w:noProof/>
        </w:rPr>
        <w:t>4</w:t>
      </w:r>
      <w:r w:rsidRPr="00263A48">
        <w:rPr>
          <w:rFonts w:ascii="Arial Narrow" w:hAnsi="Arial Narrow" w:cs="Times New Roman"/>
          <w:noProof/>
        </w:rPr>
        <w:t>(2), 205–224.</w:t>
      </w:r>
    </w:p>
    <w:p w:rsidR="00671B0A" w:rsidRDefault="007956F2" w:rsidP="00671B0A">
      <w:pPr>
        <w:widowControl w:val="0"/>
        <w:autoSpaceDE w:val="0"/>
        <w:autoSpaceDN w:val="0"/>
        <w:adjustRightInd w:val="0"/>
        <w:spacing w:after="0" w:line="240" w:lineRule="auto"/>
        <w:ind w:left="284" w:hanging="284"/>
        <w:jc w:val="both"/>
        <w:rPr>
          <w:rFonts w:ascii="Arial Narrow" w:hAnsi="Arial Narrow" w:cs="Times New Roman"/>
          <w:noProof/>
        </w:rPr>
      </w:pPr>
      <w:r w:rsidRPr="00263A48">
        <w:rPr>
          <w:rFonts w:ascii="Arial Narrow" w:hAnsi="Arial Narrow" w:cs="Times New Roman"/>
          <w:noProof/>
        </w:rPr>
        <w:t xml:space="preserve">Hidayanti, E. (2013). Strategi Coping Stress Perempuan Dengan Hiv / Aids. </w:t>
      </w:r>
      <w:r w:rsidRPr="00263A48">
        <w:rPr>
          <w:rFonts w:ascii="Arial Narrow" w:hAnsi="Arial Narrow" w:cs="Times New Roman"/>
          <w:i/>
          <w:iCs/>
          <w:noProof/>
        </w:rPr>
        <w:t>Sawwa Jurnal Studi Gender</w:t>
      </w:r>
      <w:r w:rsidRPr="00263A48">
        <w:rPr>
          <w:rFonts w:ascii="Arial Narrow" w:hAnsi="Arial Narrow" w:cs="Times New Roman"/>
          <w:noProof/>
        </w:rPr>
        <w:t xml:space="preserve">, </w:t>
      </w:r>
      <w:r w:rsidRPr="00263A48">
        <w:rPr>
          <w:rFonts w:ascii="Arial Narrow" w:hAnsi="Arial Narrow" w:cs="Times New Roman"/>
          <w:i/>
          <w:iCs/>
          <w:noProof/>
        </w:rPr>
        <w:t>9</w:t>
      </w:r>
      <w:r w:rsidRPr="00263A48">
        <w:rPr>
          <w:rFonts w:ascii="Arial Narrow" w:hAnsi="Arial Narrow" w:cs="Times New Roman"/>
          <w:noProof/>
        </w:rPr>
        <w:t>(1), 89–106.</w:t>
      </w:r>
    </w:p>
    <w:p w:rsidR="00671B0A" w:rsidRDefault="007956F2" w:rsidP="00671B0A">
      <w:pPr>
        <w:widowControl w:val="0"/>
        <w:autoSpaceDE w:val="0"/>
        <w:autoSpaceDN w:val="0"/>
        <w:adjustRightInd w:val="0"/>
        <w:spacing w:after="0" w:line="240" w:lineRule="auto"/>
        <w:ind w:left="284" w:hanging="284"/>
        <w:jc w:val="both"/>
        <w:rPr>
          <w:rFonts w:ascii="Arial Narrow" w:hAnsi="Arial Narrow" w:cs="Times New Roman"/>
          <w:noProof/>
        </w:rPr>
      </w:pPr>
      <w:r w:rsidRPr="00263A48">
        <w:rPr>
          <w:rFonts w:ascii="Arial Narrow" w:hAnsi="Arial Narrow" w:cs="Times New Roman"/>
          <w:noProof/>
        </w:rPr>
        <w:t xml:space="preserve">Kharimaturrohmah, I., &amp; Shaluhiyah, Z. (2013). Pengaruh Sikap Teman dan Orangtua terhadap Stigma ODHA oleh Mahasiswa Keperawatan STIKes Kota Yogyakarta. </w:t>
      </w:r>
      <w:r w:rsidRPr="00263A48">
        <w:rPr>
          <w:rFonts w:ascii="Arial Narrow" w:hAnsi="Arial Narrow" w:cs="Times New Roman"/>
          <w:i/>
          <w:iCs/>
          <w:noProof/>
        </w:rPr>
        <w:t>Jurnal Promosi Kesehatan Indonesia</w:t>
      </w:r>
      <w:r w:rsidRPr="00263A48">
        <w:rPr>
          <w:rFonts w:ascii="Arial Narrow" w:hAnsi="Arial Narrow" w:cs="Times New Roman"/>
          <w:noProof/>
        </w:rPr>
        <w:t xml:space="preserve">, </w:t>
      </w:r>
      <w:r w:rsidRPr="00263A48">
        <w:rPr>
          <w:rFonts w:ascii="Arial Narrow" w:hAnsi="Arial Narrow" w:cs="Times New Roman"/>
          <w:i/>
          <w:iCs/>
          <w:noProof/>
        </w:rPr>
        <w:t>8</w:t>
      </w:r>
      <w:r w:rsidRPr="00263A48">
        <w:rPr>
          <w:rFonts w:ascii="Arial Narrow" w:hAnsi="Arial Narrow" w:cs="Times New Roman"/>
          <w:noProof/>
        </w:rPr>
        <w:t>(2), 131–140.</w:t>
      </w:r>
    </w:p>
    <w:p w:rsidR="00671B0A" w:rsidRDefault="007956F2" w:rsidP="00671B0A">
      <w:pPr>
        <w:widowControl w:val="0"/>
        <w:autoSpaceDE w:val="0"/>
        <w:autoSpaceDN w:val="0"/>
        <w:adjustRightInd w:val="0"/>
        <w:spacing w:after="0" w:line="240" w:lineRule="auto"/>
        <w:ind w:left="284" w:hanging="284"/>
        <w:jc w:val="both"/>
        <w:rPr>
          <w:rFonts w:ascii="Arial Narrow" w:hAnsi="Arial Narrow" w:cs="Times New Roman"/>
          <w:noProof/>
        </w:rPr>
      </w:pPr>
      <w:r w:rsidRPr="00263A48">
        <w:rPr>
          <w:rFonts w:ascii="Arial Narrow" w:hAnsi="Arial Narrow" w:cs="Times New Roman"/>
          <w:noProof/>
        </w:rPr>
        <w:t xml:space="preserve">Maharani, R. (2014). Stigma dan Diskriminasi Orang Dengan HIV / AIDS ( ODHA ) pada Pelayanan Kesehatan di Kota Pekanbaru Tahun 2014. </w:t>
      </w:r>
      <w:r w:rsidRPr="00263A48">
        <w:rPr>
          <w:rFonts w:ascii="Arial Narrow" w:hAnsi="Arial Narrow" w:cs="Times New Roman"/>
          <w:i/>
          <w:iCs/>
          <w:noProof/>
        </w:rPr>
        <w:t>Jurnal Kesehatan Komunitas</w:t>
      </w:r>
      <w:r w:rsidRPr="00263A48">
        <w:rPr>
          <w:rFonts w:ascii="Arial Narrow" w:hAnsi="Arial Narrow" w:cs="Times New Roman"/>
          <w:noProof/>
        </w:rPr>
        <w:t xml:space="preserve">, </w:t>
      </w:r>
      <w:r w:rsidRPr="00263A48">
        <w:rPr>
          <w:rFonts w:ascii="Arial Narrow" w:hAnsi="Arial Narrow" w:cs="Times New Roman"/>
          <w:i/>
          <w:iCs/>
          <w:noProof/>
        </w:rPr>
        <w:t>2</w:t>
      </w:r>
      <w:r w:rsidRPr="00263A48">
        <w:rPr>
          <w:rFonts w:ascii="Arial Narrow" w:hAnsi="Arial Narrow" w:cs="Times New Roman"/>
          <w:noProof/>
        </w:rPr>
        <w:t>(5), 225–232.</w:t>
      </w:r>
    </w:p>
    <w:p w:rsidR="00671B0A" w:rsidRDefault="007956F2" w:rsidP="00671B0A">
      <w:pPr>
        <w:widowControl w:val="0"/>
        <w:autoSpaceDE w:val="0"/>
        <w:autoSpaceDN w:val="0"/>
        <w:adjustRightInd w:val="0"/>
        <w:spacing w:after="0" w:line="240" w:lineRule="auto"/>
        <w:ind w:left="284" w:hanging="284"/>
        <w:jc w:val="both"/>
        <w:rPr>
          <w:rFonts w:ascii="Arial Narrow" w:hAnsi="Arial Narrow" w:cs="Times New Roman"/>
          <w:noProof/>
        </w:rPr>
      </w:pPr>
      <w:r w:rsidRPr="00263A48">
        <w:rPr>
          <w:rFonts w:ascii="Arial Narrow" w:hAnsi="Arial Narrow" w:cs="Times New Roman"/>
          <w:noProof/>
        </w:rPr>
        <w:t>Manafe, D. (2019). Dapat Stigma Negatif dari Petugas , 220 . 000 ODHA Enggan Jalani Pengobatan. Retrieved from Berita satu website: https://www.beritasatu.com/kesehatan/565207/dapat-stigma-negatif-dari-petugas-220000-odha-</w:t>
      </w:r>
      <w:r w:rsidRPr="00263A48">
        <w:rPr>
          <w:rFonts w:ascii="Arial Narrow" w:hAnsi="Arial Narrow" w:cs="Times New Roman"/>
          <w:noProof/>
        </w:rPr>
        <w:lastRenderedPageBreak/>
        <w:t>enggan-jalani-pengobatan</w:t>
      </w:r>
    </w:p>
    <w:p w:rsidR="00671B0A" w:rsidRDefault="007956F2" w:rsidP="00671B0A">
      <w:pPr>
        <w:widowControl w:val="0"/>
        <w:autoSpaceDE w:val="0"/>
        <w:autoSpaceDN w:val="0"/>
        <w:adjustRightInd w:val="0"/>
        <w:spacing w:after="0" w:line="240" w:lineRule="auto"/>
        <w:ind w:left="284" w:hanging="284"/>
        <w:jc w:val="both"/>
        <w:rPr>
          <w:rFonts w:ascii="Arial Narrow" w:hAnsi="Arial Narrow" w:cs="Times New Roman"/>
          <w:noProof/>
        </w:rPr>
      </w:pPr>
      <w:r w:rsidRPr="00263A48">
        <w:rPr>
          <w:rFonts w:ascii="Arial Narrow" w:hAnsi="Arial Narrow" w:cs="Times New Roman"/>
          <w:noProof/>
        </w:rPr>
        <w:t xml:space="preserve">Nurhayati, E., Sunjaya, D. K., &amp; Irvan, A. (2012). Stigma dan Diskriminasi Terhadap ODHA di Kota Bandung. Universitas Padjadjaran. </w:t>
      </w:r>
      <w:r w:rsidRPr="00263A48">
        <w:rPr>
          <w:rFonts w:ascii="Arial Narrow" w:hAnsi="Arial Narrow" w:cs="Times New Roman"/>
          <w:i/>
          <w:iCs/>
          <w:noProof/>
        </w:rPr>
        <w:t>Jurnal Keperawatan</w:t>
      </w:r>
      <w:r w:rsidRPr="00263A48">
        <w:rPr>
          <w:rFonts w:ascii="Arial Narrow" w:hAnsi="Arial Narrow" w:cs="Times New Roman"/>
          <w:noProof/>
        </w:rPr>
        <w:t xml:space="preserve">, </w:t>
      </w:r>
      <w:r w:rsidRPr="00263A48">
        <w:rPr>
          <w:rFonts w:ascii="Arial Narrow" w:hAnsi="Arial Narrow" w:cs="Times New Roman"/>
          <w:i/>
          <w:iCs/>
          <w:noProof/>
        </w:rPr>
        <w:t>5</w:t>
      </w:r>
      <w:r w:rsidRPr="00263A48">
        <w:rPr>
          <w:rFonts w:ascii="Arial Narrow" w:hAnsi="Arial Narrow" w:cs="Times New Roman"/>
          <w:noProof/>
        </w:rPr>
        <w:t>(1), 1–10.</w:t>
      </w:r>
    </w:p>
    <w:p w:rsidR="00671B0A" w:rsidRDefault="007956F2" w:rsidP="00671B0A">
      <w:pPr>
        <w:widowControl w:val="0"/>
        <w:autoSpaceDE w:val="0"/>
        <w:autoSpaceDN w:val="0"/>
        <w:adjustRightInd w:val="0"/>
        <w:spacing w:after="0" w:line="240" w:lineRule="auto"/>
        <w:ind w:left="284" w:hanging="284"/>
        <w:jc w:val="both"/>
        <w:rPr>
          <w:rFonts w:ascii="Arial Narrow" w:hAnsi="Arial Narrow" w:cs="Times New Roman"/>
          <w:noProof/>
        </w:rPr>
      </w:pPr>
      <w:r w:rsidRPr="00263A48">
        <w:rPr>
          <w:rFonts w:ascii="Arial Narrow" w:hAnsi="Arial Narrow" w:cs="Times New Roman"/>
          <w:noProof/>
        </w:rPr>
        <w:t xml:space="preserve">Shaluhiyah, Z., Musthofa, S. B., &amp; Widjanarko, B. (2014). Stigma Masyarakat terhadap Orang dengan HIV / AIDS (Public Stigma to People Living with HIV/AIDS). </w:t>
      </w:r>
      <w:r w:rsidRPr="00263A48">
        <w:rPr>
          <w:rFonts w:ascii="Arial Narrow" w:hAnsi="Arial Narrow" w:cs="Times New Roman"/>
          <w:i/>
          <w:iCs/>
          <w:noProof/>
        </w:rPr>
        <w:t>Jurnal Kesehatan Masyarakat Nasional</w:t>
      </w:r>
      <w:r w:rsidRPr="00263A48">
        <w:rPr>
          <w:rFonts w:ascii="Arial Narrow" w:hAnsi="Arial Narrow" w:cs="Times New Roman"/>
          <w:noProof/>
        </w:rPr>
        <w:t xml:space="preserve">, </w:t>
      </w:r>
      <w:r w:rsidRPr="00263A48">
        <w:rPr>
          <w:rFonts w:ascii="Arial Narrow" w:hAnsi="Arial Narrow" w:cs="Times New Roman"/>
          <w:i/>
          <w:iCs/>
          <w:noProof/>
        </w:rPr>
        <w:t>9</w:t>
      </w:r>
      <w:r w:rsidRPr="00263A48">
        <w:rPr>
          <w:rFonts w:ascii="Arial Narrow" w:hAnsi="Arial Narrow" w:cs="Times New Roman"/>
          <w:noProof/>
        </w:rPr>
        <w:t>(4), 333–339. https://doi.org/10.21109/kesmas.v9i4.740</w:t>
      </w:r>
    </w:p>
    <w:p w:rsidR="00671B0A" w:rsidRDefault="007956F2" w:rsidP="00671B0A">
      <w:pPr>
        <w:widowControl w:val="0"/>
        <w:autoSpaceDE w:val="0"/>
        <w:autoSpaceDN w:val="0"/>
        <w:adjustRightInd w:val="0"/>
        <w:spacing w:after="0" w:line="240" w:lineRule="auto"/>
        <w:ind w:left="284" w:hanging="284"/>
        <w:jc w:val="both"/>
        <w:rPr>
          <w:rFonts w:ascii="Arial Narrow" w:hAnsi="Arial Narrow" w:cs="Times New Roman"/>
          <w:noProof/>
        </w:rPr>
      </w:pPr>
      <w:r w:rsidRPr="00263A48">
        <w:rPr>
          <w:rFonts w:ascii="Arial Narrow" w:hAnsi="Arial Narrow" w:cs="Times New Roman"/>
          <w:noProof/>
        </w:rPr>
        <w:t xml:space="preserve">Sofia, R. (2016). Stigma Dan Diskriminasi Terhadap ODHA (Studi Pada Tenaga Kesehatan Di Puskesmas Tanah Pasir Aceh Utara). </w:t>
      </w:r>
      <w:r w:rsidRPr="00263A48">
        <w:rPr>
          <w:rFonts w:ascii="Arial Narrow" w:hAnsi="Arial Narrow" w:cs="Times New Roman"/>
          <w:i/>
          <w:iCs/>
          <w:noProof/>
        </w:rPr>
        <w:t>Jurnal Kedokteran Dan Kesehatan Malikussaleh</w:t>
      </w:r>
      <w:r w:rsidRPr="00263A48">
        <w:rPr>
          <w:rFonts w:ascii="Arial Narrow" w:hAnsi="Arial Narrow" w:cs="Times New Roman"/>
          <w:noProof/>
        </w:rPr>
        <w:t xml:space="preserve">, </w:t>
      </w:r>
      <w:r w:rsidRPr="00263A48">
        <w:rPr>
          <w:rFonts w:ascii="Arial Narrow" w:hAnsi="Arial Narrow" w:cs="Times New Roman"/>
          <w:i/>
          <w:iCs/>
          <w:noProof/>
        </w:rPr>
        <w:t>2</w:t>
      </w:r>
      <w:r w:rsidRPr="00263A48">
        <w:rPr>
          <w:rFonts w:ascii="Arial Narrow" w:hAnsi="Arial Narrow" w:cs="Times New Roman"/>
          <w:noProof/>
        </w:rPr>
        <w:t>(1), 79–89. https://doi.org/10.29103/av.v2i1.423</w:t>
      </w:r>
    </w:p>
    <w:p w:rsidR="00671B0A" w:rsidRDefault="007956F2" w:rsidP="00671B0A">
      <w:pPr>
        <w:widowControl w:val="0"/>
        <w:autoSpaceDE w:val="0"/>
        <w:autoSpaceDN w:val="0"/>
        <w:adjustRightInd w:val="0"/>
        <w:spacing w:after="0" w:line="240" w:lineRule="auto"/>
        <w:ind w:left="284" w:hanging="284"/>
        <w:jc w:val="both"/>
        <w:rPr>
          <w:rFonts w:ascii="Arial Narrow" w:hAnsi="Arial Narrow" w:cs="Times New Roman"/>
          <w:noProof/>
        </w:rPr>
      </w:pPr>
      <w:r w:rsidRPr="00263A48">
        <w:rPr>
          <w:rFonts w:ascii="Arial Narrow" w:hAnsi="Arial Narrow" w:cs="Times New Roman"/>
          <w:noProof/>
        </w:rPr>
        <w:t>UNAIDS. (2018). UNAIDS data 2018. Retrieved from https://www.unaids.org/sites/default/files/media.../unaids-data-2018_en.pdf%0A</w:t>
      </w:r>
    </w:p>
    <w:p w:rsidR="007956F2" w:rsidRPr="00263A48" w:rsidRDefault="007956F2" w:rsidP="00671B0A">
      <w:pPr>
        <w:widowControl w:val="0"/>
        <w:autoSpaceDE w:val="0"/>
        <w:autoSpaceDN w:val="0"/>
        <w:adjustRightInd w:val="0"/>
        <w:spacing w:after="0" w:line="240" w:lineRule="auto"/>
        <w:ind w:left="284" w:hanging="284"/>
        <w:jc w:val="both"/>
        <w:rPr>
          <w:rFonts w:ascii="Arial Narrow" w:hAnsi="Arial Narrow" w:cs="Times New Roman"/>
          <w:noProof/>
        </w:rPr>
      </w:pPr>
      <w:r w:rsidRPr="00263A48">
        <w:rPr>
          <w:rFonts w:ascii="Arial Narrow" w:hAnsi="Arial Narrow" w:cs="Times New Roman"/>
          <w:noProof/>
        </w:rPr>
        <w:t xml:space="preserve">Waluyo, A., Nova, P. A., &amp; Edison, C. (2011). Perilaku Perawat Terhadap Orang Dengan HIV/AIDS Di Rumah Sakit Dan Puskesmas. </w:t>
      </w:r>
      <w:r w:rsidRPr="00263A48">
        <w:rPr>
          <w:rFonts w:ascii="Arial Narrow" w:hAnsi="Arial Narrow" w:cs="Times New Roman"/>
          <w:i/>
          <w:iCs/>
          <w:noProof/>
        </w:rPr>
        <w:t>Jurnal Keperawatan Indonesia</w:t>
      </w:r>
      <w:r w:rsidRPr="00263A48">
        <w:rPr>
          <w:rFonts w:ascii="Arial Narrow" w:hAnsi="Arial Narrow" w:cs="Times New Roman"/>
          <w:noProof/>
        </w:rPr>
        <w:t xml:space="preserve">, </w:t>
      </w:r>
      <w:r w:rsidRPr="00263A48">
        <w:rPr>
          <w:rFonts w:ascii="Arial Narrow" w:hAnsi="Arial Narrow" w:cs="Times New Roman"/>
          <w:i/>
          <w:iCs/>
          <w:noProof/>
        </w:rPr>
        <w:t>14</w:t>
      </w:r>
      <w:r w:rsidRPr="00263A48">
        <w:rPr>
          <w:rFonts w:ascii="Arial Narrow" w:hAnsi="Arial Narrow" w:cs="Times New Roman"/>
          <w:noProof/>
        </w:rPr>
        <w:t>(2), 127–132.</w:t>
      </w:r>
    </w:p>
    <w:p w:rsidR="00263A48" w:rsidRDefault="003A4011" w:rsidP="00043E5D">
      <w:pPr>
        <w:spacing w:after="0" w:line="240" w:lineRule="auto"/>
        <w:jc w:val="both"/>
        <w:rPr>
          <w:rFonts w:ascii="Arial Narrow" w:hAnsi="Arial Narrow" w:cs="Times New Roman"/>
          <w:b/>
        </w:rPr>
        <w:sectPr w:rsidR="00263A48" w:rsidSect="00263A48">
          <w:type w:val="continuous"/>
          <w:pgSz w:w="11907" w:h="16838" w:code="9"/>
          <w:pgMar w:top="1701" w:right="1134" w:bottom="1134" w:left="1701" w:header="567" w:footer="567" w:gutter="0"/>
          <w:cols w:num="2" w:space="720"/>
          <w:docGrid w:linePitch="360"/>
        </w:sectPr>
      </w:pPr>
      <w:r w:rsidRPr="00263A48">
        <w:rPr>
          <w:rFonts w:ascii="Arial Narrow" w:hAnsi="Arial Narrow" w:cs="Times New Roman"/>
          <w:b/>
        </w:rPr>
        <w:fldChar w:fldCharType="end"/>
      </w:r>
    </w:p>
    <w:p w:rsidR="00032B54" w:rsidRPr="00263A48" w:rsidRDefault="00032B54" w:rsidP="00043E5D">
      <w:pPr>
        <w:spacing w:after="0" w:line="240" w:lineRule="auto"/>
        <w:jc w:val="both"/>
        <w:rPr>
          <w:rFonts w:ascii="Arial Narrow" w:hAnsi="Arial Narrow" w:cs="Times New Roman"/>
          <w:b/>
        </w:rPr>
      </w:pPr>
    </w:p>
    <w:sectPr w:rsidR="00032B54" w:rsidRPr="00263A48" w:rsidSect="00263A48">
      <w:type w:val="continuous"/>
      <w:pgSz w:w="11907" w:h="16838" w:code="9"/>
      <w:pgMar w:top="1701" w:right="1134" w:bottom="1134" w:left="1701" w:header="567" w:footer="567"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F3178" w:rsidRDefault="004F3178" w:rsidP="00472FF9">
      <w:pPr>
        <w:spacing w:after="0" w:line="240" w:lineRule="auto"/>
      </w:pPr>
      <w:r>
        <w:separator/>
      </w:r>
    </w:p>
  </w:endnote>
  <w:endnote w:type="continuationSeparator" w:id="0">
    <w:p w:rsidR="004F3178" w:rsidRDefault="004F3178" w:rsidP="00472F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F3178" w:rsidRDefault="004F3178" w:rsidP="00472FF9">
      <w:pPr>
        <w:spacing w:after="0" w:line="240" w:lineRule="auto"/>
      </w:pPr>
      <w:r>
        <w:separator/>
      </w:r>
    </w:p>
  </w:footnote>
  <w:footnote w:type="continuationSeparator" w:id="0">
    <w:p w:rsidR="004F3178" w:rsidRDefault="004F3178" w:rsidP="00472FF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774DEB"/>
    <w:multiLevelType w:val="hybridMultilevel"/>
    <w:tmpl w:val="60F652CE"/>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 w15:restartNumberingAfterBreak="0">
    <w:nsid w:val="27551C2F"/>
    <w:multiLevelType w:val="hybridMultilevel"/>
    <w:tmpl w:val="2D7C4F62"/>
    <w:lvl w:ilvl="0" w:tplc="FB38320E">
      <w:start w:val="1"/>
      <w:numFmt w:val="decimal"/>
      <w:lvlText w:val="%1."/>
      <w:lvlJc w:val="left"/>
      <w:pPr>
        <w:ind w:left="720" w:hanging="360"/>
      </w:pPr>
      <w:rPr>
        <w:rFonts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9844934"/>
    <w:multiLevelType w:val="hybridMultilevel"/>
    <w:tmpl w:val="93941418"/>
    <w:lvl w:ilvl="0" w:tplc="62B05192">
      <w:start w:val="1"/>
      <w:numFmt w:val="lowerLetter"/>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5A1CF5"/>
    <w:multiLevelType w:val="hybridMultilevel"/>
    <w:tmpl w:val="22660A0C"/>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 w15:restartNumberingAfterBreak="0">
    <w:nsid w:val="4A001B00"/>
    <w:multiLevelType w:val="hybridMultilevel"/>
    <w:tmpl w:val="F616630A"/>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5" w15:restartNumberingAfterBreak="0">
    <w:nsid w:val="4E7C329D"/>
    <w:multiLevelType w:val="hybridMultilevel"/>
    <w:tmpl w:val="536A798A"/>
    <w:lvl w:ilvl="0" w:tplc="9C0E395E">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 w15:restartNumberingAfterBreak="0">
    <w:nsid w:val="63852A4D"/>
    <w:multiLevelType w:val="hybridMultilevel"/>
    <w:tmpl w:val="84F6672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4600AFE"/>
    <w:multiLevelType w:val="hybridMultilevel"/>
    <w:tmpl w:val="EA623B7C"/>
    <w:lvl w:ilvl="0" w:tplc="6A70B6B8">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A115F2A"/>
    <w:multiLevelType w:val="hybridMultilevel"/>
    <w:tmpl w:val="13B6AD80"/>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9" w15:restartNumberingAfterBreak="0">
    <w:nsid w:val="6DD14478"/>
    <w:multiLevelType w:val="hybridMultilevel"/>
    <w:tmpl w:val="3CC6FDD0"/>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num w:numId="1">
    <w:abstractNumId w:val="1"/>
  </w:num>
  <w:num w:numId="2">
    <w:abstractNumId w:val="3"/>
  </w:num>
  <w:num w:numId="3">
    <w:abstractNumId w:val="9"/>
  </w:num>
  <w:num w:numId="4">
    <w:abstractNumId w:val="8"/>
  </w:num>
  <w:num w:numId="5">
    <w:abstractNumId w:val="4"/>
  </w:num>
  <w:num w:numId="6">
    <w:abstractNumId w:val="0"/>
  </w:num>
  <w:num w:numId="7">
    <w:abstractNumId w:val="5"/>
  </w:num>
  <w:num w:numId="8">
    <w:abstractNumId w:val="2"/>
  </w:num>
  <w:num w:numId="9">
    <w:abstractNumId w:val="6"/>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FD2B28"/>
    <w:rsid w:val="00000181"/>
    <w:rsid w:val="00000B7E"/>
    <w:rsid w:val="0000338B"/>
    <w:rsid w:val="0000425C"/>
    <w:rsid w:val="00004646"/>
    <w:rsid w:val="000048E4"/>
    <w:rsid w:val="00004A8E"/>
    <w:rsid w:val="00004BDD"/>
    <w:rsid w:val="000054CE"/>
    <w:rsid w:val="00006080"/>
    <w:rsid w:val="0000629F"/>
    <w:rsid w:val="000076C1"/>
    <w:rsid w:val="00010088"/>
    <w:rsid w:val="0001107B"/>
    <w:rsid w:val="00011212"/>
    <w:rsid w:val="0001141D"/>
    <w:rsid w:val="000115D9"/>
    <w:rsid w:val="00011F46"/>
    <w:rsid w:val="0001297E"/>
    <w:rsid w:val="00012A37"/>
    <w:rsid w:val="00013454"/>
    <w:rsid w:val="00014BF7"/>
    <w:rsid w:val="00015016"/>
    <w:rsid w:val="00015E70"/>
    <w:rsid w:val="00016729"/>
    <w:rsid w:val="00016E6C"/>
    <w:rsid w:val="0001776E"/>
    <w:rsid w:val="00017C3F"/>
    <w:rsid w:val="00020CC6"/>
    <w:rsid w:val="00022214"/>
    <w:rsid w:val="00023124"/>
    <w:rsid w:val="0002390A"/>
    <w:rsid w:val="00024BBA"/>
    <w:rsid w:val="000250DF"/>
    <w:rsid w:val="00026306"/>
    <w:rsid w:val="00026A2E"/>
    <w:rsid w:val="0002766A"/>
    <w:rsid w:val="00030147"/>
    <w:rsid w:val="00030A24"/>
    <w:rsid w:val="00031F71"/>
    <w:rsid w:val="00032B54"/>
    <w:rsid w:val="00033A09"/>
    <w:rsid w:val="00033FD0"/>
    <w:rsid w:val="0003509D"/>
    <w:rsid w:val="0003553B"/>
    <w:rsid w:val="00035790"/>
    <w:rsid w:val="00035B1D"/>
    <w:rsid w:val="00035B30"/>
    <w:rsid w:val="00035BA8"/>
    <w:rsid w:val="00035CC1"/>
    <w:rsid w:val="00035EB1"/>
    <w:rsid w:val="00037782"/>
    <w:rsid w:val="00037A8A"/>
    <w:rsid w:val="000408D2"/>
    <w:rsid w:val="00040B54"/>
    <w:rsid w:val="00040D04"/>
    <w:rsid w:val="000411B7"/>
    <w:rsid w:val="00041683"/>
    <w:rsid w:val="000427D0"/>
    <w:rsid w:val="000428F6"/>
    <w:rsid w:val="000429B6"/>
    <w:rsid w:val="0004324C"/>
    <w:rsid w:val="00043B13"/>
    <w:rsid w:val="00043E00"/>
    <w:rsid w:val="00043E5D"/>
    <w:rsid w:val="00045A01"/>
    <w:rsid w:val="00046A7A"/>
    <w:rsid w:val="00046C8F"/>
    <w:rsid w:val="00046CC5"/>
    <w:rsid w:val="00046DA7"/>
    <w:rsid w:val="00047071"/>
    <w:rsid w:val="00047663"/>
    <w:rsid w:val="00047725"/>
    <w:rsid w:val="00047A60"/>
    <w:rsid w:val="00047DCD"/>
    <w:rsid w:val="000501C3"/>
    <w:rsid w:val="000504F4"/>
    <w:rsid w:val="0005128D"/>
    <w:rsid w:val="0005145E"/>
    <w:rsid w:val="00052CC9"/>
    <w:rsid w:val="00052E8B"/>
    <w:rsid w:val="000538FF"/>
    <w:rsid w:val="00053CC3"/>
    <w:rsid w:val="00054A9F"/>
    <w:rsid w:val="00054E7E"/>
    <w:rsid w:val="00054F33"/>
    <w:rsid w:val="0005546F"/>
    <w:rsid w:val="00055EDC"/>
    <w:rsid w:val="00056120"/>
    <w:rsid w:val="00057BA3"/>
    <w:rsid w:val="00060475"/>
    <w:rsid w:val="000607F7"/>
    <w:rsid w:val="000612BD"/>
    <w:rsid w:val="00061E76"/>
    <w:rsid w:val="00061EDA"/>
    <w:rsid w:val="000620AB"/>
    <w:rsid w:val="000629BF"/>
    <w:rsid w:val="00062C9A"/>
    <w:rsid w:val="000632C8"/>
    <w:rsid w:val="00063716"/>
    <w:rsid w:val="00063978"/>
    <w:rsid w:val="0006477C"/>
    <w:rsid w:val="00065332"/>
    <w:rsid w:val="000657A0"/>
    <w:rsid w:val="000659D3"/>
    <w:rsid w:val="0006633B"/>
    <w:rsid w:val="00066598"/>
    <w:rsid w:val="00066717"/>
    <w:rsid w:val="00066F05"/>
    <w:rsid w:val="000671E8"/>
    <w:rsid w:val="00067A96"/>
    <w:rsid w:val="000700C8"/>
    <w:rsid w:val="00071618"/>
    <w:rsid w:val="00073556"/>
    <w:rsid w:val="00073DC1"/>
    <w:rsid w:val="00074151"/>
    <w:rsid w:val="00074957"/>
    <w:rsid w:val="00074B3E"/>
    <w:rsid w:val="000769B8"/>
    <w:rsid w:val="00080299"/>
    <w:rsid w:val="00080915"/>
    <w:rsid w:val="00080C96"/>
    <w:rsid w:val="0008168F"/>
    <w:rsid w:val="00081915"/>
    <w:rsid w:val="000822A1"/>
    <w:rsid w:val="00082EC0"/>
    <w:rsid w:val="00083A92"/>
    <w:rsid w:val="00084495"/>
    <w:rsid w:val="00084499"/>
    <w:rsid w:val="000847AD"/>
    <w:rsid w:val="00084824"/>
    <w:rsid w:val="000849FA"/>
    <w:rsid w:val="00084A22"/>
    <w:rsid w:val="00084E66"/>
    <w:rsid w:val="00084EDA"/>
    <w:rsid w:val="000851E9"/>
    <w:rsid w:val="0008560C"/>
    <w:rsid w:val="00085B91"/>
    <w:rsid w:val="0008697A"/>
    <w:rsid w:val="00087AD8"/>
    <w:rsid w:val="00087B3F"/>
    <w:rsid w:val="00090ED4"/>
    <w:rsid w:val="00090F32"/>
    <w:rsid w:val="00090F44"/>
    <w:rsid w:val="00093BD3"/>
    <w:rsid w:val="0009470E"/>
    <w:rsid w:val="00095437"/>
    <w:rsid w:val="0009596C"/>
    <w:rsid w:val="000965F1"/>
    <w:rsid w:val="00096A8F"/>
    <w:rsid w:val="000970AB"/>
    <w:rsid w:val="000974CB"/>
    <w:rsid w:val="00097DDC"/>
    <w:rsid w:val="000A09A5"/>
    <w:rsid w:val="000A0F88"/>
    <w:rsid w:val="000A34B5"/>
    <w:rsid w:val="000A4CBD"/>
    <w:rsid w:val="000A500A"/>
    <w:rsid w:val="000A585D"/>
    <w:rsid w:val="000A588D"/>
    <w:rsid w:val="000A5E09"/>
    <w:rsid w:val="000A6220"/>
    <w:rsid w:val="000A63C1"/>
    <w:rsid w:val="000A7078"/>
    <w:rsid w:val="000A723B"/>
    <w:rsid w:val="000A7246"/>
    <w:rsid w:val="000A7D6F"/>
    <w:rsid w:val="000B0988"/>
    <w:rsid w:val="000B106D"/>
    <w:rsid w:val="000B234F"/>
    <w:rsid w:val="000B4575"/>
    <w:rsid w:val="000B556F"/>
    <w:rsid w:val="000B6173"/>
    <w:rsid w:val="000B72DB"/>
    <w:rsid w:val="000B7C18"/>
    <w:rsid w:val="000C02F8"/>
    <w:rsid w:val="000C359A"/>
    <w:rsid w:val="000C35FA"/>
    <w:rsid w:val="000C59C5"/>
    <w:rsid w:val="000C6894"/>
    <w:rsid w:val="000C696E"/>
    <w:rsid w:val="000D0405"/>
    <w:rsid w:val="000D0BAF"/>
    <w:rsid w:val="000D12C9"/>
    <w:rsid w:val="000D17B9"/>
    <w:rsid w:val="000D269D"/>
    <w:rsid w:val="000D3749"/>
    <w:rsid w:val="000D37E4"/>
    <w:rsid w:val="000D3A51"/>
    <w:rsid w:val="000D4548"/>
    <w:rsid w:val="000D51D4"/>
    <w:rsid w:val="000D5240"/>
    <w:rsid w:val="000D55A6"/>
    <w:rsid w:val="000D690D"/>
    <w:rsid w:val="000D7C5B"/>
    <w:rsid w:val="000E0EAA"/>
    <w:rsid w:val="000E15BA"/>
    <w:rsid w:val="000E25FC"/>
    <w:rsid w:val="000E2D16"/>
    <w:rsid w:val="000E5586"/>
    <w:rsid w:val="000E56F9"/>
    <w:rsid w:val="000E6460"/>
    <w:rsid w:val="000F080F"/>
    <w:rsid w:val="000F0878"/>
    <w:rsid w:val="000F0FCE"/>
    <w:rsid w:val="000F14E0"/>
    <w:rsid w:val="000F19F5"/>
    <w:rsid w:val="000F1D6B"/>
    <w:rsid w:val="000F2023"/>
    <w:rsid w:val="000F20EB"/>
    <w:rsid w:val="000F37E0"/>
    <w:rsid w:val="000F3F3E"/>
    <w:rsid w:val="000F4B25"/>
    <w:rsid w:val="000F511C"/>
    <w:rsid w:val="000F55E2"/>
    <w:rsid w:val="000F5B99"/>
    <w:rsid w:val="000F6F85"/>
    <w:rsid w:val="000F70AD"/>
    <w:rsid w:val="000F713A"/>
    <w:rsid w:val="000F770A"/>
    <w:rsid w:val="000F78DC"/>
    <w:rsid w:val="000F7E14"/>
    <w:rsid w:val="00100210"/>
    <w:rsid w:val="001009EC"/>
    <w:rsid w:val="0010103E"/>
    <w:rsid w:val="0010176F"/>
    <w:rsid w:val="00101ED4"/>
    <w:rsid w:val="0010267C"/>
    <w:rsid w:val="00102856"/>
    <w:rsid w:val="00102900"/>
    <w:rsid w:val="00103626"/>
    <w:rsid w:val="0010379B"/>
    <w:rsid w:val="00106DE0"/>
    <w:rsid w:val="00107280"/>
    <w:rsid w:val="00107625"/>
    <w:rsid w:val="0011002C"/>
    <w:rsid w:val="00110284"/>
    <w:rsid w:val="00110B32"/>
    <w:rsid w:val="001118A8"/>
    <w:rsid w:val="00111BB3"/>
    <w:rsid w:val="001121FB"/>
    <w:rsid w:val="00112E61"/>
    <w:rsid w:val="00112EFD"/>
    <w:rsid w:val="00113112"/>
    <w:rsid w:val="0011329D"/>
    <w:rsid w:val="00113DA9"/>
    <w:rsid w:val="00114C7A"/>
    <w:rsid w:val="00114E6D"/>
    <w:rsid w:val="0011530B"/>
    <w:rsid w:val="001155C0"/>
    <w:rsid w:val="00116F0A"/>
    <w:rsid w:val="00117579"/>
    <w:rsid w:val="001202A2"/>
    <w:rsid w:val="00120438"/>
    <w:rsid w:val="00121666"/>
    <w:rsid w:val="0012207D"/>
    <w:rsid w:val="00123160"/>
    <w:rsid w:val="00123A79"/>
    <w:rsid w:val="001249F9"/>
    <w:rsid w:val="00124B78"/>
    <w:rsid w:val="00127EF7"/>
    <w:rsid w:val="00127F45"/>
    <w:rsid w:val="001309A7"/>
    <w:rsid w:val="001311A1"/>
    <w:rsid w:val="0013133F"/>
    <w:rsid w:val="00131A4B"/>
    <w:rsid w:val="001329D6"/>
    <w:rsid w:val="00132BFF"/>
    <w:rsid w:val="00132E33"/>
    <w:rsid w:val="00132ED7"/>
    <w:rsid w:val="00132F42"/>
    <w:rsid w:val="00133551"/>
    <w:rsid w:val="001335AD"/>
    <w:rsid w:val="00133683"/>
    <w:rsid w:val="00135380"/>
    <w:rsid w:val="00135AD9"/>
    <w:rsid w:val="00135DDC"/>
    <w:rsid w:val="00136BEC"/>
    <w:rsid w:val="00137496"/>
    <w:rsid w:val="00140B47"/>
    <w:rsid w:val="001419EC"/>
    <w:rsid w:val="001432EE"/>
    <w:rsid w:val="00143948"/>
    <w:rsid w:val="0014467F"/>
    <w:rsid w:val="001446D2"/>
    <w:rsid w:val="0014543E"/>
    <w:rsid w:val="00145501"/>
    <w:rsid w:val="00145B69"/>
    <w:rsid w:val="0014687C"/>
    <w:rsid w:val="001470B2"/>
    <w:rsid w:val="001475B7"/>
    <w:rsid w:val="00147A8C"/>
    <w:rsid w:val="0015052B"/>
    <w:rsid w:val="00154209"/>
    <w:rsid w:val="00154793"/>
    <w:rsid w:val="00154896"/>
    <w:rsid w:val="00155A30"/>
    <w:rsid w:val="00155BF3"/>
    <w:rsid w:val="0015632C"/>
    <w:rsid w:val="001565C1"/>
    <w:rsid w:val="00156BFC"/>
    <w:rsid w:val="00156C6F"/>
    <w:rsid w:val="00157A41"/>
    <w:rsid w:val="00160114"/>
    <w:rsid w:val="0016082A"/>
    <w:rsid w:val="00160F30"/>
    <w:rsid w:val="00160F87"/>
    <w:rsid w:val="001619F7"/>
    <w:rsid w:val="00162377"/>
    <w:rsid w:val="00163A55"/>
    <w:rsid w:val="00163B82"/>
    <w:rsid w:val="00165ABE"/>
    <w:rsid w:val="00165B85"/>
    <w:rsid w:val="00166632"/>
    <w:rsid w:val="001677E8"/>
    <w:rsid w:val="00170333"/>
    <w:rsid w:val="00170C01"/>
    <w:rsid w:val="00170E17"/>
    <w:rsid w:val="001711E8"/>
    <w:rsid w:val="00171CE4"/>
    <w:rsid w:val="0017289D"/>
    <w:rsid w:val="00172DB6"/>
    <w:rsid w:val="00173315"/>
    <w:rsid w:val="00174E09"/>
    <w:rsid w:val="00175653"/>
    <w:rsid w:val="0017596E"/>
    <w:rsid w:val="00176471"/>
    <w:rsid w:val="001764CF"/>
    <w:rsid w:val="001770FA"/>
    <w:rsid w:val="001772AE"/>
    <w:rsid w:val="00177A15"/>
    <w:rsid w:val="00177DE9"/>
    <w:rsid w:val="0018080C"/>
    <w:rsid w:val="00181934"/>
    <w:rsid w:val="00182375"/>
    <w:rsid w:val="001826CC"/>
    <w:rsid w:val="00182ABF"/>
    <w:rsid w:val="00182AED"/>
    <w:rsid w:val="00182BF2"/>
    <w:rsid w:val="0018353F"/>
    <w:rsid w:val="0018375E"/>
    <w:rsid w:val="00183A16"/>
    <w:rsid w:val="00183B91"/>
    <w:rsid w:val="0018408B"/>
    <w:rsid w:val="00184345"/>
    <w:rsid w:val="00184A73"/>
    <w:rsid w:val="00185018"/>
    <w:rsid w:val="0018582A"/>
    <w:rsid w:val="00185AF4"/>
    <w:rsid w:val="00185E29"/>
    <w:rsid w:val="001866BD"/>
    <w:rsid w:val="00186AFB"/>
    <w:rsid w:val="00186B32"/>
    <w:rsid w:val="001870B2"/>
    <w:rsid w:val="0018740B"/>
    <w:rsid w:val="001874A7"/>
    <w:rsid w:val="0019020C"/>
    <w:rsid w:val="00191D1D"/>
    <w:rsid w:val="00195CFC"/>
    <w:rsid w:val="00196A55"/>
    <w:rsid w:val="00196D54"/>
    <w:rsid w:val="001A04C7"/>
    <w:rsid w:val="001A218E"/>
    <w:rsid w:val="001A28C4"/>
    <w:rsid w:val="001A2D16"/>
    <w:rsid w:val="001A2D69"/>
    <w:rsid w:val="001A3B2D"/>
    <w:rsid w:val="001A3DB9"/>
    <w:rsid w:val="001A3E06"/>
    <w:rsid w:val="001A43E3"/>
    <w:rsid w:val="001A5AF2"/>
    <w:rsid w:val="001A5B85"/>
    <w:rsid w:val="001A5E06"/>
    <w:rsid w:val="001A623D"/>
    <w:rsid w:val="001A67BC"/>
    <w:rsid w:val="001A6D24"/>
    <w:rsid w:val="001A6ED0"/>
    <w:rsid w:val="001A74C0"/>
    <w:rsid w:val="001A75FD"/>
    <w:rsid w:val="001A7D7E"/>
    <w:rsid w:val="001A7DB7"/>
    <w:rsid w:val="001B06B0"/>
    <w:rsid w:val="001B1C04"/>
    <w:rsid w:val="001B1EBD"/>
    <w:rsid w:val="001B270F"/>
    <w:rsid w:val="001B4355"/>
    <w:rsid w:val="001B4540"/>
    <w:rsid w:val="001B6082"/>
    <w:rsid w:val="001B7018"/>
    <w:rsid w:val="001B76B2"/>
    <w:rsid w:val="001B7FEF"/>
    <w:rsid w:val="001C082E"/>
    <w:rsid w:val="001C0DCC"/>
    <w:rsid w:val="001C0E50"/>
    <w:rsid w:val="001C0F62"/>
    <w:rsid w:val="001C1933"/>
    <w:rsid w:val="001C23DF"/>
    <w:rsid w:val="001C26F2"/>
    <w:rsid w:val="001C27AD"/>
    <w:rsid w:val="001C3B19"/>
    <w:rsid w:val="001C3FC4"/>
    <w:rsid w:val="001C434D"/>
    <w:rsid w:val="001C5763"/>
    <w:rsid w:val="001C58EB"/>
    <w:rsid w:val="001C5A42"/>
    <w:rsid w:val="001C7A4D"/>
    <w:rsid w:val="001D06A9"/>
    <w:rsid w:val="001D0910"/>
    <w:rsid w:val="001D0C1F"/>
    <w:rsid w:val="001D180E"/>
    <w:rsid w:val="001D3B0D"/>
    <w:rsid w:val="001D4649"/>
    <w:rsid w:val="001D5257"/>
    <w:rsid w:val="001D52FD"/>
    <w:rsid w:val="001D5A60"/>
    <w:rsid w:val="001D69E5"/>
    <w:rsid w:val="001D74FF"/>
    <w:rsid w:val="001E02D7"/>
    <w:rsid w:val="001E056B"/>
    <w:rsid w:val="001E0B61"/>
    <w:rsid w:val="001E0D27"/>
    <w:rsid w:val="001E1C62"/>
    <w:rsid w:val="001E1F58"/>
    <w:rsid w:val="001E21EB"/>
    <w:rsid w:val="001E29B7"/>
    <w:rsid w:val="001E2ABB"/>
    <w:rsid w:val="001E2D6C"/>
    <w:rsid w:val="001E2E37"/>
    <w:rsid w:val="001E2FCA"/>
    <w:rsid w:val="001E3071"/>
    <w:rsid w:val="001E3CD7"/>
    <w:rsid w:val="001E455D"/>
    <w:rsid w:val="001E500A"/>
    <w:rsid w:val="001E5869"/>
    <w:rsid w:val="001E65F4"/>
    <w:rsid w:val="001E6B3E"/>
    <w:rsid w:val="001E7B17"/>
    <w:rsid w:val="001F1B0A"/>
    <w:rsid w:val="001F1DDD"/>
    <w:rsid w:val="001F1EBE"/>
    <w:rsid w:val="001F21E9"/>
    <w:rsid w:val="001F3AC7"/>
    <w:rsid w:val="001F4CCA"/>
    <w:rsid w:val="001F4CF8"/>
    <w:rsid w:val="001F52E4"/>
    <w:rsid w:val="001F575E"/>
    <w:rsid w:val="001F5A90"/>
    <w:rsid w:val="001F5F6E"/>
    <w:rsid w:val="001F668B"/>
    <w:rsid w:val="002001D2"/>
    <w:rsid w:val="002010B6"/>
    <w:rsid w:val="00201F4C"/>
    <w:rsid w:val="002020A4"/>
    <w:rsid w:val="00202BB7"/>
    <w:rsid w:val="00203F09"/>
    <w:rsid w:val="00204EA6"/>
    <w:rsid w:val="0020508D"/>
    <w:rsid w:val="0020509E"/>
    <w:rsid w:val="002053C0"/>
    <w:rsid w:val="002058CA"/>
    <w:rsid w:val="00205901"/>
    <w:rsid w:val="00205B5C"/>
    <w:rsid w:val="002063CC"/>
    <w:rsid w:val="00206F67"/>
    <w:rsid w:val="002070C3"/>
    <w:rsid w:val="00207BBC"/>
    <w:rsid w:val="00207C7C"/>
    <w:rsid w:val="00207EDA"/>
    <w:rsid w:val="00210182"/>
    <w:rsid w:val="00210635"/>
    <w:rsid w:val="00210762"/>
    <w:rsid w:val="002110AF"/>
    <w:rsid w:val="002114C8"/>
    <w:rsid w:val="00211E5B"/>
    <w:rsid w:val="00212A5D"/>
    <w:rsid w:val="00213F48"/>
    <w:rsid w:val="002148D9"/>
    <w:rsid w:val="002162BF"/>
    <w:rsid w:val="0021641E"/>
    <w:rsid w:val="00216C67"/>
    <w:rsid w:val="00216ED8"/>
    <w:rsid w:val="00216FFA"/>
    <w:rsid w:val="0021764C"/>
    <w:rsid w:val="00217B15"/>
    <w:rsid w:val="00217DBB"/>
    <w:rsid w:val="00220C15"/>
    <w:rsid w:val="00221397"/>
    <w:rsid w:val="002226F5"/>
    <w:rsid w:val="00223764"/>
    <w:rsid w:val="00224215"/>
    <w:rsid w:val="00224591"/>
    <w:rsid w:val="002245E9"/>
    <w:rsid w:val="00224DC3"/>
    <w:rsid w:val="0022538C"/>
    <w:rsid w:val="00225A4E"/>
    <w:rsid w:val="0022651D"/>
    <w:rsid w:val="0022777C"/>
    <w:rsid w:val="00227CAE"/>
    <w:rsid w:val="002302DE"/>
    <w:rsid w:val="002307FE"/>
    <w:rsid w:val="00230D5D"/>
    <w:rsid w:val="00231200"/>
    <w:rsid w:val="002317B4"/>
    <w:rsid w:val="00231866"/>
    <w:rsid w:val="002323CC"/>
    <w:rsid w:val="00233217"/>
    <w:rsid w:val="002332B9"/>
    <w:rsid w:val="00233DF6"/>
    <w:rsid w:val="00233EF8"/>
    <w:rsid w:val="0023524C"/>
    <w:rsid w:val="00235E29"/>
    <w:rsid w:val="00236581"/>
    <w:rsid w:val="00236AAB"/>
    <w:rsid w:val="002371A4"/>
    <w:rsid w:val="0023733D"/>
    <w:rsid w:val="00237A63"/>
    <w:rsid w:val="002403B8"/>
    <w:rsid w:val="00240F6F"/>
    <w:rsid w:val="00241161"/>
    <w:rsid w:val="00241730"/>
    <w:rsid w:val="00241A3A"/>
    <w:rsid w:val="00241DD4"/>
    <w:rsid w:val="00241FEB"/>
    <w:rsid w:val="0024216A"/>
    <w:rsid w:val="00242E01"/>
    <w:rsid w:val="00243370"/>
    <w:rsid w:val="00244B23"/>
    <w:rsid w:val="00244FEF"/>
    <w:rsid w:val="00245014"/>
    <w:rsid w:val="00245423"/>
    <w:rsid w:val="00245F66"/>
    <w:rsid w:val="002463A8"/>
    <w:rsid w:val="002476F5"/>
    <w:rsid w:val="00247750"/>
    <w:rsid w:val="00251633"/>
    <w:rsid w:val="002522BD"/>
    <w:rsid w:val="00252834"/>
    <w:rsid w:val="00252D07"/>
    <w:rsid w:val="002540F9"/>
    <w:rsid w:val="0025433D"/>
    <w:rsid w:val="00254782"/>
    <w:rsid w:val="00254EC8"/>
    <w:rsid w:val="00255F45"/>
    <w:rsid w:val="00256395"/>
    <w:rsid w:val="00256CBA"/>
    <w:rsid w:val="00257E48"/>
    <w:rsid w:val="00257FD1"/>
    <w:rsid w:val="0026023B"/>
    <w:rsid w:val="002608E6"/>
    <w:rsid w:val="00260A9F"/>
    <w:rsid w:val="00260F7B"/>
    <w:rsid w:val="00262741"/>
    <w:rsid w:val="00262B7F"/>
    <w:rsid w:val="00263204"/>
    <w:rsid w:val="0026327C"/>
    <w:rsid w:val="002632E1"/>
    <w:rsid w:val="00263A48"/>
    <w:rsid w:val="0026553F"/>
    <w:rsid w:val="002655EB"/>
    <w:rsid w:val="00265889"/>
    <w:rsid w:val="002668B0"/>
    <w:rsid w:val="0026741F"/>
    <w:rsid w:val="002676DD"/>
    <w:rsid w:val="0026772C"/>
    <w:rsid w:val="00267A2D"/>
    <w:rsid w:val="00271439"/>
    <w:rsid w:val="0027194E"/>
    <w:rsid w:val="00271FAE"/>
    <w:rsid w:val="00272352"/>
    <w:rsid w:val="002725B7"/>
    <w:rsid w:val="0027365E"/>
    <w:rsid w:val="00275B3C"/>
    <w:rsid w:val="00276B2C"/>
    <w:rsid w:val="00276DA2"/>
    <w:rsid w:val="00277755"/>
    <w:rsid w:val="002803B6"/>
    <w:rsid w:val="00280636"/>
    <w:rsid w:val="002806FF"/>
    <w:rsid w:val="00280922"/>
    <w:rsid w:val="00280ED8"/>
    <w:rsid w:val="00281287"/>
    <w:rsid w:val="00282089"/>
    <w:rsid w:val="0028233F"/>
    <w:rsid w:val="00282998"/>
    <w:rsid w:val="00282A71"/>
    <w:rsid w:val="002834F7"/>
    <w:rsid w:val="002837DB"/>
    <w:rsid w:val="00283ACA"/>
    <w:rsid w:val="002843E6"/>
    <w:rsid w:val="00285AFF"/>
    <w:rsid w:val="00286522"/>
    <w:rsid w:val="00286F70"/>
    <w:rsid w:val="00290271"/>
    <w:rsid w:val="002916CC"/>
    <w:rsid w:val="0029266B"/>
    <w:rsid w:val="00293671"/>
    <w:rsid w:val="002939DE"/>
    <w:rsid w:val="002942BF"/>
    <w:rsid w:val="00294897"/>
    <w:rsid w:val="00294C44"/>
    <w:rsid w:val="00294FFD"/>
    <w:rsid w:val="002955B4"/>
    <w:rsid w:val="00295A62"/>
    <w:rsid w:val="002960D6"/>
    <w:rsid w:val="002966B3"/>
    <w:rsid w:val="00296A42"/>
    <w:rsid w:val="00296D56"/>
    <w:rsid w:val="00296DCA"/>
    <w:rsid w:val="00297F3A"/>
    <w:rsid w:val="002A02FE"/>
    <w:rsid w:val="002A0B74"/>
    <w:rsid w:val="002A246E"/>
    <w:rsid w:val="002A2AB7"/>
    <w:rsid w:val="002A2B52"/>
    <w:rsid w:val="002A2BDF"/>
    <w:rsid w:val="002A40D6"/>
    <w:rsid w:val="002A5126"/>
    <w:rsid w:val="002A53E0"/>
    <w:rsid w:val="002A58F9"/>
    <w:rsid w:val="002A595E"/>
    <w:rsid w:val="002A59AE"/>
    <w:rsid w:val="002A6447"/>
    <w:rsid w:val="002A6B81"/>
    <w:rsid w:val="002A6F75"/>
    <w:rsid w:val="002A7658"/>
    <w:rsid w:val="002A79A2"/>
    <w:rsid w:val="002A7C05"/>
    <w:rsid w:val="002B02B2"/>
    <w:rsid w:val="002B18CC"/>
    <w:rsid w:val="002B3D8A"/>
    <w:rsid w:val="002B5141"/>
    <w:rsid w:val="002B56F1"/>
    <w:rsid w:val="002B5C3E"/>
    <w:rsid w:val="002B6262"/>
    <w:rsid w:val="002B62B4"/>
    <w:rsid w:val="002B62DC"/>
    <w:rsid w:val="002C0017"/>
    <w:rsid w:val="002C038B"/>
    <w:rsid w:val="002C0F4D"/>
    <w:rsid w:val="002C1073"/>
    <w:rsid w:val="002C1416"/>
    <w:rsid w:val="002C229F"/>
    <w:rsid w:val="002C2C79"/>
    <w:rsid w:val="002C2F90"/>
    <w:rsid w:val="002C36D2"/>
    <w:rsid w:val="002C5D3E"/>
    <w:rsid w:val="002C5F8C"/>
    <w:rsid w:val="002C5FB7"/>
    <w:rsid w:val="002C6485"/>
    <w:rsid w:val="002C73B1"/>
    <w:rsid w:val="002C7619"/>
    <w:rsid w:val="002C7D9C"/>
    <w:rsid w:val="002D0D6D"/>
    <w:rsid w:val="002D0EEB"/>
    <w:rsid w:val="002D1784"/>
    <w:rsid w:val="002D30F0"/>
    <w:rsid w:val="002D4121"/>
    <w:rsid w:val="002D478B"/>
    <w:rsid w:val="002D511E"/>
    <w:rsid w:val="002D52A8"/>
    <w:rsid w:val="002D565A"/>
    <w:rsid w:val="002D582B"/>
    <w:rsid w:val="002D654A"/>
    <w:rsid w:val="002D67A2"/>
    <w:rsid w:val="002D6E1D"/>
    <w:rsid w:val="002D77A8"/>
    <w:rsid w:val="002E076E"/>
    <w:rsid w:val="002E0B1D"/>
    <w:rsid w:val="002E0D2E"/>
    <w:rsid w:val="002E10F9"/>
    <w:rsid w:val="002E13D0"/>
    <w:rsid w:val="002E15EC"/>
    <w:rsid w:val="002E24CB"/>
    <w:rsid w:val="002E2880"/>
    <w:rsid w:val="002E34F8"/>
    <w:rsid w:val="002E3DDA"/>
    <w:rsid w:val="002E447B"/>
    <w:rsid w:val="002E54F2"/>
    <w:rsid w:val="002E57CB"/>
    <w:rsid w:val="002E5E39"/>
    <w:rsid w:val="002E5F0B"/>
    <w:rsid w:val="002E74A6"/>
    <w:rsid w:val="002E7643"/>
    <w:rsid w:val="002E7966"/>
    <w:rsid w:val="002E7A01"/>
    <w:rsid w:val="002F06F4"/>
    <w:rsid w:val="002F113C"/>
    <w:rsid w:val="002F3880"/>
    <w:rsid w:val="002F3ED8"/>
    <w:rsid w:val="002F5169"/>
    <w:rsid w:val="002F61B8"/>
    <w:rsid w:val="002F61F5"/>
    <w:rsid w:val="002F670E"/>
    <w:rsid w:val="002F6B83"/>
    <w:rsid w:val="002F7C96"/>
    <w:rsid w:val="00301CA9"/>
    <w:rsid w:val="00302782"/>
    <w:rsid w:val="00302DB9"/>
    <w:rsid w:val="003031DA"/>
    <w:rsid w:val="00304047"/>
    <w:rsid w:val="0030416C"/>
    <w:rsid w:val="00305214"/>
    <w:rsid w:val="00305942"/>
    <w:rsid w:val="00305F8F"/>
    <w:rsid w:val="00306956"/>
    <w:rsid w:val="00306A1F"/>
    <w:rsid w:val="00306A59"/>
    <w:rsid w:val="00306E42"/>
    <w:rsid w:val="003070AD"/>
    <w:rsid w:val="003071AD"/>
    <w:rsid w:val="00307656"/>
    <w:rsid w:val="00307BF4"/>
    <w:rsid w:val="00307DDD"/>
    <w:rsid w:val="00307F82"/>
    <w:rsid w:val="003100C1"/>
    <w:rsid w:val="003104A2"/>
    <w:rsid w:val="00313070"/>
    <w:rsid w:val="00313082"/>
    <w:rsid w:val="00314215"/>
    <w:rsid w:val="00314578"/>
    <w:rsid w:val="00314906"/>
    <w:rsid w:val="00315BF5"/>
    <w:rsid w:val="00315CC9"/>
    <w:rsid w:val="0031628D"/>
    <w:rsid w:val="00317065"/>
    <w:rsid w:val="003173CF"/>
    <w:rsid w:val="003173DA"/>
    <w:rsid w:val="0031783C"/>
    <w:rsid w:val="00317D50"/>
    <w:rsid w:val="00317FC3"/>
    <w:rsid w:val="003200D5"/>
    <w:rsid w:val="00320740"/>
    <w:rsid w:val="00321089"/>
    <w:rsid w:val="00322E97"/>
    <w:rsid w:val="003237F5"/>
    <w:rsid w:val="0032401C"/>
    <w:rsid w:val="00324076"/>
    <w:rsid w:val="00324D08"/>
    <w:rsid w:val="003267F3"/>
    <w:rsid w:val="00327C79"/>
    <w:rsid w:val="00330135"/>
    <w:rsid w:val="00330B97"/>
    <w:rsid w:val="00331779"/>
    <w:rsid w:val="00331BA3"/>
    <w:rsid w:val="00331C28"/>
    <w:rsid w:val="00332681"/>
    <w:rsid w:val="00332B19"/>
    <w:rsid w:val="0033425B"/>
    <w:rsid w:val="00334A68"/>
    <w:rsid w:val="00334EB8"/>
    <w:rsid w:val="00336386"/>
    <w:rsid w:val="00336581"/>
    <w:rsid w:val="003369AF"/>
    <w:rsid w:val="00340204"/>
    <w:rsid w:val="003420C0"/>
    <w:rsid w:val="00342D73"/>
    <w:rsid w:val="00342E73"/>
    <w:rsid w:val="00343787"/>
    <w:rsid w:val="003437E0"/>
    <w:rsid w:val="00343899"/>
    <w:rsid w:val="00343E8D"/>
    <w:rsid w:val="003451DA"/>
    <w:rsid w:val="003465C5"/>
    <w:rsid w:val="00350803"/>
    <w:rsid w:val="00350937"/>
    <w:rsid w:val="00350F25"/>
    <w:rsid w:val="00351C7A"/>
    <w:rsid w:val="00352140"/>
    <w:rsid w:val="003527CF"/>
    <w:rsid w:val="00352DD7"/>
    <w:rsid w:val="00353488"/>
    <w:rsid w:val="0035380D"/>
    <w:rsid w:val="00355182"/>
    <w:rsid w:val="00355B2A"/>
    <w:rsid w:val="00355B34"/>
    <w:rsid w:val="00356E6A"/>
    <w:rsid w:val="00357C22"/>
    <w:rsid w:val="00357C7B"/>
    <w:rsid w:val="00361AEE"/>
    <w:rsid w:val="00361CAD"/>
    <w:rsid w:val="00361EAA"/>
    <w:rsid w:val="00361F53"/>
    <w:rsid w:val="00361F59"/>
    <w:rsid w:val="003627B5"/>
    <w:rsid w:val="00363301"/>
    <w:rsid w:val="003649C2"/>
    <w:rsid w:val="003658DE"/>
    <w:rsid w:val="0036600C"/>
    <w:rsid w:val="003669D1"/>
    <w:rsid w:val="00367622"/>
    <w:rsid w:val="00367920"/>
    <w:rsid w:val="00367B37"/>
    <w:rsid w:val="00367BC1"/>
    <w:rsid w:val="00370155"/>
    <w:rsid w:val="0037032F"/>
    <w:rsid w:val="00370FEC"/>
    <w:rsid w:val="003716FB"/>
    <w:rsid w:val="00371968"/>
    <w:rsid w:val="003722C4"/>
    <w:rsid w:val="00372963"/>
    <w:rsid w:val="00372C49"/>
    <w:rsid w:val="00373780"/>
    <w:rsid w:val="00373D14"/>
    <w:rsid w:val="0037443B"/>
    <w:rsid w:val="00374A9D"/>
    <w:rsid w:val="00374D56"/>
    <w:rsid w:val="00374DE7"/>
    <w:rsid w:val="00375B3B"/>
    <w:rsid w:val="00376BC9"/>
    <w:rsid w:val="0037780B"/>
    <w:rsid w:val="00377ED4"/>
    <w:rsid w:val="00377EF8"/>
    <w:rsid w:val="00380E29"/>
    <w:rsid w:val="00381AD1"/>
    <w:rsid w:val="003839B4"/>
    <w:rsid w:val="00383D00"/>
    <w:rsid w:val="00383F3D"/>
    <w:rsid w:val="003848E1"/>
    <w:rsid w:val="00384C9D"/>
    <w:rsid w:val="00384D76"/>
    <w:rsid w:val="003852E2"/>
    <w:rsid w:val="00385728"/>
    <w:rsid w:val="00385B2E"/>
    <w:rsid w:val="00385C98"/>
    <w:rsid w:val="00385DD9"/>
    <w:rsid w:val="003862D7"/>
    <w:rsid w:val="00386981"/>
    <w:rsid w:val="00387886"/>
    <w:rsid w:val="00387DC2"/>
    <w:rsid w:val="003906B0"/>
    <w:rsid w:val="00390A37"/>
    <w:rsid w:val="00390C20"/>
    <w:rsid w:val="00390FAD"/>
    <w:rsid w:val="003910DE"/>
    <w:rsid w:val="0039135C"/>
    <w:rsid w:val="00392316"/>
    <w:rsid w:val="00393884"/>
    <w:rsid w:val="003940C3"/>
    <w:rsid w:val="003944E6"/>
    <w:rsid w:val="00395223"/>
    <w:rsid w:val="00396B0E"/>
    <w:rsid w:val="003978BC"/>
    <w:rsid w:val="003A1288"/>
    <w:rsid w:val="003A1368"/>
    <w:rsid w:val="003A16AC"/>
    <w:rsid w:val="003A23A1"/>
    <w:rsid w:val="003A2D5F"/>
    <w:rsid w:val="003A2EAD"/>
    <w:rsid w:val="003A35BA"/>
    <w:rsid w:val="003A4011"/>
    <w:rsid w:val="003A4436"/>
    <w:rsid w:val="003A50E7"/>
    <w:rsid w:val="003A5DDB"/>
    <w:rsid w:val="003A7DC5"/>
    <w:rsid w:val="003A7F4B"/>
    <w:rsid w:val="003B00FE"/>
    <w:rsid w:val="003B018A"/>
    <w:rsid w:val="003B03B5"/>
    <w:rsid w:val="003B0796"/>
    <w:rsid w:val="003B0878"/>
    <w:rsid w:val="003B252D"/>
    <w:rsid w:val="003B25D8"/>
    <w:rsid w:val="003B4743"/>
    <w:rsid w:val="003B4C11"/>
    <w:rsid w:val="003B4D24"/>
    <w:rsid w:val="003B51B1"/>
    <w:rsid w:val="003B5C4C"/>
    <w:rsid w:val="003B5E1D"/>
    <w:rsid w:val="003B5F5C"/>
    <w:rsid w:val="003B606E"/>
    <w:rsid w:val="003B68DA"/>
    <w:rsid w:val="003B6A82"/>
    <w:rsid w:val="003B70AC"/>
    <w:rsid w:val="003B74E3"/>
    <w:rsid w:val="003C04D4"/>
    <w:rsid w:val="003C05C2"/>
    <w:rsid w:val="003C0CBB"/>
    <w:rsid w:val="003C0D43"/>
    <w:rsid w:val="003C0EF4"/>
    <w:rsid w:val="003C0FBE"/>
    <w:rsid w:val="003C1639"/>
    <w:rsid w:val="003C222F"/>
    <w:rsid w:val="003C2B50"/>
    <w:rsid w:val="003C36B1"/>
    <w:rsid w:val="003C3A85"/>
    <w:rsid w:val="003C573E"/>
    <w:rsid w:val="003C5BC1"/>
    <w:rsid w:val="003C5CE6"/>
    <w:rsid w:val="003C6167"/>
    <w:rsid w:val="003C6374"/>
    <w:rsid w:val="003C724D"/>
    <w:rsid w:val="003C7A3C"/>
    <w:rsid w:val="003D0129"/>
    <w:rsid w:val="003D07C3"/>
    <w:rsid w:val="003D0932"/>
    <w:rsid w:val="003D09F5"/>
    <w:rsid w:val="003D0C33"/>
    <w:rsid w:val="003D0CCA"/>
    <w:rsid w:val="003D1AA9"/>
    <w:rsid w:val="003D1DB5"/>
    <w:rsid w:val="003D1E30"/>
    <w:rsid w:val="003D1F06"/>
    <w:rsid w:val="003D2FA0"/>
    <w:rsid w:val="003D328F"/>
    <w:rsid w:val="003D3AAE"/>
    <w:rsid w:val="003D4524"/>
    <w:rsid w:val="003D4CBF"/>
    <w:rsid w:val="003D534B"/>
    <w:rsid w:val="003D5376"/>
    <w:rsid w:val="003D585A"/>
    <w:rsid w:val="003D5EE4"/>
    <w:rsid w:val="003D6018"/>
    <w:rsid w:val="003D6307"/>
    <w:rsid w:val="003D67CC"/>
    <w:rsid w:val="003D6FD4"/>
    <w:rsid w:val="003D7520"/>
    <w:rsid w:val="003E092D"/>
    <w:rsid w:val="003E15C1"/>
    <w:rsid w:val="003E2763"/>
    <w:rsid w:val="003E2A32"/>
    <w:rsid w:val="003E306D"/>
    <w:rsid w:val="003E3082"/>
    <w:rsid w:val="003E46E9"/>
    <w:rsid w:val="003E4CF3"/>
    <w:rsid w:val="003E4D50"/>
    <w:rsid w:val="003E5098"/>
    <w:rsid w:val="003E596C"/>
    <w:rsid w:val="003E59B8"/>
    <w:rsid w:val="003E5A29"/>
    <w:rsid w:val="003E620F"/>
    <w:rsid w:val="003E6295"/>
    <w:rsid w:val="003E648C"/>
    <w:rsid w:val="003E73A1"/>
    <w:rsid w:val="003E7DD0"/>
    <w:rsid w:val="003F0C0F"/>
    <w:rsid w:val="003F0CFF"/>
    <w:rsid w:val="003F258B"/>
    <w:rsid w:val="003F2C91"/>
    <w:rsid w:val="003F31E3"/>
    <w:rsid w:val="003F3435"/>
    <w:rsid w:val="003F3A35"/>
    <w:rsid w:val="003F482E"/>
    <w:rsid w:val="003F4EA0"/>
    <w:rsid w:val="003F5490"/>
    <w:rsid w:val="003F5929"/>
    <w:rsid w:val="004002DC"/>
    <w:rsid w:val="004003CC"/>
    <w:rsid w:val="004006D6"/>
    <w:rsid w:val="00402FC1"/>
    <w:rsid w:val="00403903"/>
    <w:rsid w:val="00403AD5"/>
    <w:rsid w:val="0040483C"/>
    <w:rsid w:val="0040561A"/>
    <w:rsid w:val="004065C0"/>
    <w:rsid w:val="00407190"/>
    <w:rsid w:val="00407E3C"/>
    <w:rsid w:val="00407E43"/>
    <w:rsid w:val="0041189F"/>
    <w:rsid w:val="004118AA"/>
    <w:rsid w:val="00412C71"/>
    <w:rsid w:val="00413266"/>
    <w:rsid w:val="00413874"/>
    <w:rsid w:val="00413D95"/>
    <w:rsid w:val="0041541C"/>
    <w:rsid w:val="00415EBE"/>
    <w:rsid w:val="0041691E"/>
    <w:rsid w:val="004178AF"/>
    <w:rsid w:val="004209D7"/>
    <w:rsid w:val="00420C9C"/>
    <w:rsid w:val="00421175"/>
    <w:rsid w:val="0042161E"/>
    <w:rsid w:val="00421FC7"/>
    <w:rsid w:val="00422467"/>
    <w:rsid w:val="00422B9A"/>
    <w:rsid w:val="00422D26"/>
    <w:rsid w:val="004230E1"/>
    <w:rsid w:val="00423943"/>
    <w:rsid w:val="00423D5F"/>
    <w:rsid w:val="004252F3"/>
    <w:rsid w:val="00425593"/>
    <w:rsid w:val="00430B80"/>
    <w:rsid w:val="00430BAC"/>
    <w:rsid w:val="00430F32"/>
    <w:rsid w:val="00432304"/>
    <w:rsid w:val="0043245E"/>
    <w:rsid w:val="004325E4"/>
    <w:rsid w:val="00433400"/>
    <w:rsid w:val="004345B2"/>
    <w:rsid w:val="00434619"/>
    <w:rsid w:val="00435815"/>
    <w:rsid w:val="004364DE"/>
    <w:rsid w:val="00436F4E"/>
    <w:rsid w:val="00437818"/>
    <w:rsid w:val="00437DED"/>
    <w:rsid w:val="00440467"/>
    <w:rsid w:val="00440DD1"/>
    <w:rsid w:val="00440EA8"/>
    <w:rsid w:val="004410E7"/>
    <w:rsid w:val="0044149D"/>
    <w:rsid w:val="004416DE"/>
    <w:rsid w:val="00442AD8"/>
    <w:rsid w:val="00443807"/>
    <w:rsid w:val="004440BD"/>
    <w:rsid w:val="004457CA"/>
    <w:rsid w:val="00445E75"/>
    <w:rsid w:val="00446107"/>
    <w:rsid w:val="004466BE"/>
    <w:rsid w:val="00447530"/>
    <w:rsid w:val="00447EC6"/>
    <w:rsid w:val="004502C4"/>
    <w:rsid w:val="004503FA"/>
    <w:rsid w:val="00450436"/>
    <w:rsid w:val="00450DED"/>
    <w:rsid w:val="00451B41"/>
    <w:rsid w:val="00453991"/>
    <w:rsid w:val="004547E4"/>
    <w:rsid w:val="004554C5"/>
    <w:rsid w:val="004556E3"/>
    <w:rsid w:val="004562AC"/>
    <w:rsid w:val="00456643"/>
    <w:rsid w:val="004578F7"/>
    <w:rsid w:val="00460253"/>
    <w:rsid w:val="00460C94"/>
    <w:rsid w:val="00460E57"/>
    <w:rsid w:val="0046212B"/>
    <w:rsid w:val="0046398D"/>
    <w:rsid w:val="00463DB2"/>
    <w:rsid w:val="004646EE"/>
    <w:rsid w:val="004649EF"/>
    <w:rsid w:val="00464C7A"/>
    <w:rsid w:val="004665F7"/>
    <w:rsid w:val="00466617"/>
    <w:rsid w:val="00470D47"/>
    <w:rsid w:val="00471F1D"/>
    <w:rsid w:val="00472FF9"/>
    <w:rsid w:val="004741EE"/>
    <w:rsid w:val="004748D2"/>
    <w:rsid w:val="004753C9"/>
    <w:rsid w:val="00475C53"/>
    <w:rsid w:val="004763CF"/>
    <w:rsid w:val="004765E2"/>
    <w:rsid w:val="00477580"/>
    <w:rsid w:val="004779D1"/>
    <w:rsid w:val="00480712"/>
    <w:rsid w:val="00481D1C"/>
    <w:rsid w:val="0048214E"/>
    <w:rsid w:val="004821A6"/>
    <w:rsid w:val="004823A9"/>
    <w:rsid w:val="0048254B"/>
    <w:rsid w:val="00483EAD"/>
    <w:rsid w:val="004847FC"/>
    <w:rsid w:val="004850FA"/>
    <w:rsid w:val="00486286"/>
    <w:rsid w:val="00487073"/>
    <w:rsid w:val="00487BCE"/>
    <w:rsid w:val="0049000F"/>
    <w:rsid w:val="0049039A"/>
    <w:rsid w:val="00490DBC"/>
    <w:rsid w:val="00491691"/>
    <w:rsid w:val="004927AC"/>
    <w:rsid w:val="00492814"/>
    <w:rsid w:val="00492852"/>
    <w:rsid w:val="00492C38"/>
    <w:rsid w:val="004935C9"/>
    <w:rsid w:val="00493E35"/>
    <w:rsid w:val="00494367"/>
    <w:rsid w:val="00494BBA"/>
    <w:rsid w:val="00495C00"/>
    <w:rsid w:val="00495D98"/>
    <w:rsid w:val="00495EC2"/>
    <w:rsid w:val="004966AD"/>
    <w:rsid w:val="004967F0"/>
    <w:rsid w:val="0049781C"/>
    <w:rsid w:val="004A02F8"/>
    <w:rsid w:val="004A07BD"/>
    <w:rsid w:val="004A1005"/>
    <w:rsid w:val="004A10EB"/>
    <w:rsid w:val="004A1135"/>
    <w:rsid w:val="004A2075"/>
    <w:rsid w:val="004A22B7"/>
    <w:rsid w:val="004A23A5"/>
    <w:rsid w:val="004A2CF9"/>
    <w:rsid w:val="004A33C5"/>
    <w:rsid w:val="004A342D"/>
    <w:rsid w:val="004A4A25"/>
    <w:rsid w:val="004A53DB"/>
    <w:rsid w:val="004A605D"/>
    <w:rsid w:val="004A639C"/>
    <w:rsid w:val="004A6427"/>
    <w:rsid w:val="004A70A7"/>
    <w:rsid w:val="004A75F9"/>
    <w:rsid w:val="004B00DD"/>
    <w:rsid w:val="004B0ED5"/>
    <w:rsid w:val="004B0F43"/>
    <w:rsid w:val="004B1A5B"/>
    <w:rsid w:val="004B1B7C"/>
    <w:rsid w:val="004B1EDD"/>
    <w:rsid w:val="004B254C"/>
    <w:rsid w:val="004B29F5"/>
    <w:rsid w:val="004B304D"/>
    <w:rsid w:val="004B344F"/>
    <w:rsid w:val="004B3507"/>
    <w:rsid w:val="004B35D9"/>
    <w:rsid w:val="004B3962"/>
    <w:rsid w:val="004B4633"/>
    <w:rsid w:val="004B4DAD"/>
    <w:rsid w:val="004B5676"/>
    <w:rsid w:val="004B5B8C"/>
    <w:rsid w:val="004B5EBD"/>
    <w:rsid w:val="004B698E"/>
    <w:rsid w:val="004B7292"/>
    <w:rsid w:val="004C0243"/>
    <w:rsid w:val="004C03BB"/>
    <w:rsid w:val="004C1FE6"/>
    <w:rsid w:val="004C21E3"/>
    <w:rsid w:val="004C405B"/>
    <w:rsid w:val="004C406D"/>
    <w:rsid w:val="004C40F5"/>
    <w:rsid w:val="004C4484"/>
    <w:rsid w:val="004C4946"/>
    <w:rsid w:val="004C55A8"/>
    <w:rsid w:val="004C5A6C"/>
    <w:rsid w:val="004C68A9"/>
    <w:rsid w:val="004C7E06"/>
    <w:rsid w:val="004D00BB"/>
    <w:rsid w:val="004D0C94"/>
    <w:rsid w:val="004D13AD"/>
    <w:rsid w:val="004D1DA2"/>
    <w:rsid w:val="004D20CC"/>
    <w:rsid w:val="004D2231"/>
    <w:rsid w:val="004D2F26"/>
    <w:rsid w:val="004D3A24"/>
    <w:rsid w:val="004D4253"/>
    <w:rsid w:val="004D4391"/>
    <w:rsid w:val="004D5B6A"/>
    <w:rsid w:val="004D5BDD"/>
    <w:rsid w:val="004D5F54"/>
    <w:rsid w:val="004D6195"/>
    <w:rsid w:val="004D65F4"/>
    <w:rsid w:val="004D6E27"/>
    <w:rsid w:val="004D79A2"/>
    <w:rsid w:val="004D7C74"/>
    <w:rsid w:val="004E0D79"/>
    <w:rsid w:val="004E114C"/>
    <w:rsid w:val="004E1E37"/>
    <w:rsid w:val="004E2C39"/>
    <w:rsid w:val="004E32AA"/>
    <w:rsid w:val="004E3DDC"/>
    <w:rsid w:val="004E4579"/>
    <w:rsid w:val="004E45AA"/>
    <w:rsid w:val="004E4B9F"/>
    <w:rsid w:val="004E4EA4"/>
    <w:rsid w:val="004E5072"/>
    <w:rsid w:val="004E5295"/>
    <w:rsid w:val="004E5D40"/>
    <w:rsid w:val="004E72E7"/>
    <w:rsid w:val="004E75F7"/>
    <w:rsid w:val="004F02E6"/>
    <w:rsid w:val="004F250E"/>
    <w:rsid w:val="004F3178"/>
    <w:rsid w:val="004F3F54"/>
    <w:rsid w:val="004F3FBD"/>
    <w:rsid w:val="004F41BD"/>
    <w:rsid w:val="004F4201"/>
    <w:rsid w:val="004F4D19"/>
    <w:rsid w:val="004F532E"/>
    <w:rsid w:val="004F5589"/>
    <w:rsid w:val="004F58C5"/>
    <w:rsid w:val="004F6094"/>
    <w:rsid w:val="0050019D"/>
    <w:rsid w:val="0050192C"/>
    <w:rsid w:val="0050298C"/>
    <w:rsid w:val="005029EC"/>
    <w:rsid w:val="00503105"/>
    <w:rsid w:val="00503254"/>
    <w:rsid w:val="00503856"/>
    <w:rsid w:val="0050395E"/>
    <w:rsid w:val="00504293"/>
    <w:rsid w:val="00504763"/>
    <w:rsid w:val="005052A0"/>
    <w:rsid w:val="0050693E"/>
    <w:rsid w:val="00506F40"/>
    <w:rsid w:val="00506F9E"/>
    <w:rsid w:val="005073AC"/>
    <w:rsid w:val="00510625"/>
    <w:rsid w:val="00510B20"/>
    <w:rsid w:val="0051182D"/>
    <w:rsid w:val="00511907"/>
    <w:rsid w:val="00512476"/>
    <w:rsid w:val="0051277F"/>
    <w:rsid w:val="00512EB3"/>
    <w:rsid w:val="00513863"/>
    <w:rsid w:val="0051438E"/>
    <w:rsid w:val="00514BED"/>
    <w:rsid w:val="005152BA"/>
    <w:rsid w:val="005154C5"/>
    <w:rsid w:val="0051558B"/>
    <w:rsid w:val="00516009"/>
    <w:rsid w:val="00516339"/>
    <w:rsid w:val="005172DC"/>
    <w:rsid w:val="0051790C"/>
    <w:rsid w:val="00517AFE"/>
    <w:rsid w:val="00517B7F"/>
    <w:rsid w:val="00517F6E"/>
    <w:rsid w:val="00520434"/>
    <w:rsid w:val="00520FF8"/>
    <w:rsid w:val="00521D4C"/>
    <w:rsid w:val="0052241E"/>
    <w:rsid w:val="00523993"/>
    <w:rsid w:val="00523F98"/>
    <w:rsid w:val="00524000"/>
    <w:rsid w:val="00524B04"/>
    <w:rsid w:val="00525310"/>
    <w:rsid w:val="00525A3A"/>
    <w:rsid w:val="00525AEA"/>
    <w:rsid w:val="00525C0A"/>
    <w:rsid w:val="00525E7D"/>
    <w:rsid w:val="00527B97"/>
    <w:rsid w:val="00527C8E"/>
    <w:rsid w:val="0053017A"/>
    <w:rsid w:val="005304D8"/>
    <w:rsid w:val="00533118"/>
    <w:rsid w:val="00533FB0"/>
    <w:rsid w:val="00534FD6"/>
    <w:rsid w:val="005354C0"/>
    <w:rsid w:val="00535748"/>
    <w:rsid w:val="0053637E"/>
    <w:rsid w:val="0053645E"/>
    <w:rsid w:val="005370F4"/>
    <w:rsid w:val="00537106"/>
    <w:rsid w:val="0053734C"/>
    <w:rsid w:val="00537692"/>
    <w:rsid w:val="005379B1"/>
    <w:rsid w:val="00540BE2"/>
    <w:rsid w:val="00541752"/>
    <w:rsid w:val="00541A9E"/>
    <w:rsid w:val="00541F68"/>
    <w:rsid w:val="005421DB"/>
    <w:rsid w:val="00542D92"/>
    <w:rsid w:val="00542FAA"/>
    <w:rsid w:val="005431FA"/>
    <w:rsid w:val="00543305"/>
    <w:rsid w:val="005433F3"/>
    <w:rsid w:val="00543491"/>
    <w:rsid w:val="00546852"/>
    <w:rsid w:val="005475E6"/>
    <w:rsid w:val="00550D86"/>
    <w:rsid w:val="0055130C"/>
    <w:rsid w:val="005517C7"/>
    <w:rsid w:val="00551F39"/>
    <w:rsid w:val="00551F61"/>
    <w:rsid w:val="00552287"/>
    <w:rsid w:val="005523A1"/>
    <w:rsid w:val="00552496"/>
    <w:rsid w:val="0055294C"/>
    <w:rsid w:val="00552BC5"/>
    <w:rsid w:val="00552E63"/>
    <w:rsid w:val="00553099"/>
    <w:rsid w:val="00553240"/>
    <w:rsid w:val="005534D7"/>
    <w:rsid w:val="00553579"/>
    <w:rsid w:val="00553708"/>
    <w:rsid w:val="00553AFE"/>
    <w:rsid w:val="00555A3A"/>
    <w:rsid w:val="00556441"/>
    <w:rsid w:val="005565F6"/>
    <w:rsid w:val="00556B77"/>
    <w:rsid w:val="005608BD"/>
    <w:rsid w:val="00560BF3"/>
    <w:rsid w:val="005612EA"/>
    <w:rsid w:val="005617AB"/>
    <w:rsid w:val="00561EBA"/>
    <w:rsid w:val="00562635"/>
    <w:rsid w:val="00563E0E"/>
    <w:rsid w:val="005650C9"/>
    <w:rsid w:val="00566AF9"/>
    <w:rsid w:val="00567027"/>
    <w:rsid w:val="005679A4"/>
    <w:rsid w:val="00567FD7"/>
    <w:rsid w:val="0057013A"/>
    <w:rsid w:val="005702E7"/>
    <w:rsid w:val="0057097B"/>
    <w:rsid w:val="00570D6B"/>
    <w:rsid w:val="005713B6"/>
    <w:rsid w:val="0057205B"/>
    <w:rsid w:val="00572312"/>
    <w:rsid w:val="00572C22"/>
    <w:rsid w:val="00572C82"/>
    <w:rsid w:val="005734B2"/>
    <w:rsid w:val="00574150"/>
    <w:rsid w:val="005761CA"/>
    <w:rsid w:val="00576335"/>
    <w:rsid w:val="0057753B"/>
    <w:rsid w:val="005778A9"/>
    <w:rsid w:val="00577B03"/>
    <w:rsid w:val="00580728"/>
    <w:rsid w:val="0058110E"/>
    <w:rsid w:val="005814A4"/>
    <w:rsid w:val="00581E84"/>
    <w:rsid w:val="0058202D"/>
    <w:rsid w:val="00582716"/>
    <w:rsid w:val="00582DDB"/>
    <w:rsid w:val="00582E61"/>
    <w:rsid w:val="00583145"/>
    <w:rsid w:val="00583A18"/>
    <w:rsid w:val="00584921"/>
    <w:rsid w:val="0058586A"/>
    <w:rsid w:val="00585991"/>
    <w:rsid w:val="0058645A"/>
    <w:rsid w:val="00586545"/>
    <w:rsid w:val="0058662C"/>
    <w:rsid w:val="0058677E"/>
    <w:rsid w:val="005877C9"/>
    <w:rsid w:val="00587D9A"/>
    <w:rsid w:val="00587ED3"/>
    <w:rsid w:val="00590F60"/>
    <w:rsid w:val="00591ACC"/>
    <w:rsid w:val="00591DF3"/>
    <w:rsid w:val="005930E0"/>
    <w:rsid w:val="00593359"/>
    <w:rsid w:val="00595AF5"/>
    <w:rsid w:val="005960E0"/>
    <w:rsid w:val="00596381"/>
    <w:rsid w:val="0059745F"/>
    <w:rsid w:val="00597C42"/>
    <w:rsid w:val="00597F05"/>
    <w:rsid w:val="00597F91"/>
    <w:rsid w:val="005A01EF"/>
    <w:rsid w:val="005A052B"/>
    <w:rsid w:val="005A24CF"/>
    <w:rsid w:val="005A2930"/>
    <w:rsid w:val="005A54CC"/>
    <w:rsid w:val="005A5CA7"/>
    <w:rsid w:val="005A5F47"/>
    <w:rsid w:val="005A637D"/>
    <w:rsid w:val="005A6BD6"/>
    <w:rsid w:val="005A6FD6"/>
    <w:rsid w:val="005A77EB"/>
    <w:rsid w:val="005A781A"/>
    <w:rsid w:val="005A7E9A"/>
    <w:rsid w:val="005B0AED"/>
    <w:rsid w:val="005B1559"/>
    <w:rsid w:val="005B1C8B"/>
    <w:rsid w:val="005B2062"/>
    <w:rsid w:val="005B2D67"/>
    <w:rsid w:val="005B2F32"/>
    <w:rsid w:val="005B3129"/>
    <w:rsid w:val="005B3454"/>
    <w:rsid w:val="005B35A0"/>
    <w:rsid w:val="005B3F78"/>
    <w:rsid w:val="005B43FC"/>
    <w:rsid w:val="005B48C8"/>
    <w:rsid w:val="005B4E55"/>
    <w:rsid w:val="005B5957"/>
    <w:rsid w:val="005B5980"/>
    <w:rsid w:val="005B7249"/>
    <w:rsid w:val="005B7408"/>
    <w:rsid w:val="005B78E1"/>
    <w:rsid w:val="005C0205"/>
    <w:rsid w:val="005C0595"/>
    <w:rsid w:val="005C05C8"/>
    <w:rsid w:val="005C075A"/>
    <w:rsid w:val="005C07F8"/>
    <w:rsid w:val="005C11AD"/>
    <w:rsid w:val="005C1708"/>
    <w:rsid w:val="005C2174"/>
    <w:rsid w:val="005C2FF8"/>
    <w:rsid w:val="005C3010"/>
    <w:rsid w:val="005C5234"/>
    <w:rsid w:val="005C56AA"/>
    <w:rsid w:val="005C5729"/>
    <w:rsid w:val="005C637D"/>
    <w:rsid w:val="005C63CF"/>
    <w:rsid w:val="005C658E"/>
    <w:rsid w:val="005C65C6"/>
    <w:rsid w:val="005C69BC"/>
    <w:rsid w:val="005C6F54"/>
    <w:rsid w:val="005D0798"/>
    <w:rsid w:val="005D0BA8"/>
    <w:rsid w:val="005D0D88"/>
    <w:rsid w:val="005D0ED3"/>
    <w:rsid w:val="005D243D"/>
    <w:rsid w:val="005D2DC7"/>
    <w:rsid w:val="005D2EC1"/>
    <w:rsid w:val="005D3786"/>
    <w:rsid w:val="005D389A"/>
    <w:rsid w:val="005D44EE"/>
    <w:rsid w:val="005D4B87"/>
    <w:rsid w:val="005D4BCB"/>
    <w:rsid w:val="005D5F68"/>
    <w:rsid w:val="005D5F8F"/>
    <w:rsid w:val="005D65C7"/>
    <w:rsid w:val="005D6790"/>
    <w:rsid w:val="005D78BB"/>
    <w:rsid w:val="005E0519"/>
    <w:rsid w:val="005E0A82"/>
    <w:rsid w:val="005E12B6"/>
    <w:rsid w:val="005E16C3"/>
    <w:rsid w:val="005E17C3"/>
    <w:rsid w:val="005E17F0"/>
    <w:rsid w:val="005E279D"/>
    <w:rsid w:val="005E290A"/>
    <w:rsid w:val="005E3658"/>
    <w:rsid w:val="005E3CD8"/>
    <w:rsid w:val="005E44DC"/>
    <w:rsid w:val="005E5363"/>
    <w:rsid w:val="005E5614"/>
    <w:rsid w:val="005E5C69"/>
    <w:rsid w:val="005E5F00"/>
    <w:rsid w:val="005E5F70"/>
    <w:rsid w:val="005E749E"/>
    <w:rsid w:val="005F0034"/>
    <w:rsid w:val="005F0387"/>
    <w:rsid w:val="005F102C"/>
    <w:rsid w:val="005F13FC"/>
    <w:rsid w:val="005F1746"/>
    <w:rsid w:val="005F1F78"/>
    <w:rsid w:val="005F231B"/>
    <w:rsid w:val="005F2CA2"/>
    <w:rsid w:val="005F3C68"/>
    <w:rsid w:val="005F44E4"/>
    <w:rsid w:val="005F640D"/>
    <w:rsid w:val="005F6B4D"/>
    <w:rsid w:val="005F7B35"/>
    <w:rsid w:val="00600069"/>
    <w:rsid w:val="006000A0"/>
    <w:rsid w:val="006002E9"/>
    <w:rsid w:val="00600622"/>
    <w:rsid w:val="00600DF2"/>
    <w:rsid w:val="00600FEF"/>
    <w:rsid w:val="0060233B"/>
    <w:rsid w:val="00602949"/>
    <w:rsid w:val="00602BBE"/>
    <w:rsid w:val="00602F1B"/>
    <w:rsid w:val="00604EE6"/>
    <w:rsid w:val="006073F9"/>
    <w:rsid w:val="00607A7E"/>
    <w:rsid w:val="00607B8E"/>
    <w:rsid w:val="00610A3F"/>
    <w:rsid w:val="00610B90"/>
    <w:rsid w:val="006111E7"/>
    <w:rsid w:val="00613B0C"/>
    <w:rsid w:val="00615046"/>
    <w:rsid w:val="00615676"/>
    <w:rsid w:val="0061574D"/>
    <w:rsid w:val="006159F6"/>
    <w:rsid w:val="00616D44"/>
    <w:rsid w:val="00617105"/>
    <w:rsid w:val="00617402"/>
    <w:rsid w:val="0061747E"/>
    <w:rsid w:val="00617FE7"/>
    <w:rsid w:val="00624254"/>
    <w:rsid w:val="00625752"/>
    <w:rsid w:val="00625AD5"/>
    <w:rsid w:val="00626312"/>
    <w:rsid w:val="0062652A"/>
    <w:rsid w:val="00626973"/>
    <w:rsid w:val="00626A68"/>
    <w:rsid w:val="00627060"/>
    <w:rsid w:val="006277D4"/>
    <w:rsid w:val="00627A2C"/>
    <w:rsid w:val="00627DF8"/>
    <w:rsid w:val="0063053E"/>
    <w:rsid w:val="00630C3B"/>
    <w:rsid w:val="00631009"/>
    <w:rsid w:val="0063101D"/>
    <w:rsid w:val="00631B0E"/>
    <w:rsid w:val="006327E1"/>
    <w:rsid w:val="00632FA8"/>
    <w:rsid w:val="00633F80"/>
    <w:rsid w:val="006343C5"/>
    <w:rsid w:val="00635C32"/>
    <w:rsid w:val="00636833"/>
    <w:rsid w:val="0063796C"/>
    <w:rsid w:val="00637B61"/>
    <w:rsid w:val="00637BA9"/>
    <w:rsid w:val="00637ECE"/>
    <w:rsid w:val="0064028C"/>
    <w:rsid w:val="00641204"/>
    <w:rsid w:val="00641930"/>
    <w:rsid w:val="00641A96"/>
    <w:rsid w:val="00641F87"/>
    <w:rsid w:val="00642A2F"/>
    <w:rsid w:val="00644DA5"/>
    <w:rsid w:val="00645E93"/>
    <w:rsid w:val="00645EAB"/>
    <w:rsid w:val="00646190"/>
    <w:rsid w:val="00647A27"/>
    <w:rsid w:val="00647FC6"/>
    <w:rsid w:val="00650367"/>
    <w:rsid w:val="006504D3"/>
    <w:rsid w:val="00650570"/>
    <w:rsid w:val="0065114E"/>
    <w:rsid w:val="00652B27"/>
    <w:rsid w:val="00652FC7"/>
    <w:rsid w:val="0065531D"/>
    <w:rsid w:val="006555FF"/>
    <w:rsid w:val="006557CF"/>
    <w:rsid w:val="00655B12"/>
    <w:rsid w:val="00656498"/>
    <w:rsid w:val="00657029"/>
    <w:rsid w:val="006575CE"/>
    <w:rsid w:val="00657D68"/>
    <w:rsid w:val="00660184"/>
    <w:rsid w:val="00661998"/>
    <w:rsid w:val="00661A47"/>
    <w:rsid w:val="006634FD"/>
    <w:rsid w:val="00663B02"/>
    <w:rsid w:val="00664821"/>
    <w:rsid w:val="00664C7B"/>
    <w:rsid w:val="00665650"/>
    <w:rsid w:val="00665A6F"/>
    <w:rsid w:val="00667E42"/>
    <w:rsid w:val="00671429"/>
    <w:rsid w:val="00671454"/>
    <w:rsid w:val="0067165F"/>
    <w:rsid w:val="006717A2"/>
    <w:rsid w:val="00671851"/>
    <w:rsid w:val="00671B0A"/>
    <w:rsid w:val="00675138"/>
    <w:rsid w:val="006755B9"/>
    <w:rsid w:val="006756C8"/>
    <w:rsid w:val="006758BE"/>
    <w:rsid w:val="006767EA"/>
    <w:rsid w:val="0067791C"/>
    <w:rsid w:val="00677D61"/>
    <w:rsid w:val="006804E1"/>
    <w:rsid w:val="00680FB0"/>
    <w:rsid w:val="00681332"/>
    <w:rsid w:val="00681935"/>
    <w:rsid w:val="00682F0F"/>
    <w:rsid w:val="00683904"/>
    <w:rsid w:val="00684FE2"/>
    <w:rsid w:val="006852EB"/>
    <w:rsid w:val="00685BFE"/>
    <w:rsid w:val="00687355"/>
    <w:rsid w:val="00687824"/>
    <w:rsid w:val="00687A5B"/>
    <w:rsid w:val="00690650"/>
    <w:rsid w:val="00690D30"/>
    <w:rsid w:val="00691679"/>
    <w:rsid w:val="00691C18"/>
    <w:rsid w:val="00692AE9"/>
    <w:rsid w:val="00693101"/>
    <w:rsid w:val="006942D0"/>
    <w:rsid w:val="006947D2"/>
    <w:rsid w:val="00695936"/>
    <w:rsid w:val="00695D35"/>
    <w:rsid w:val="00696E3F"/>
    <w:rsid w:val="0069733A"/>
    <w:rsid w:val="00697C0A"/>
    <w:rsid w:val="00697F40"/>
    <w:rsid w:val="006A00C9"/>
    <w:rsid w:val="006A0CF2"/>
    <w:rsid w:val="006A0EEB"/>
    <w:rsid w:val="006A1B2E"/>
    <w:rsid w:val="006A3172"/>
    <w:rsid w:val="006A40DE"/>
    <w:rsid w:val="006A4CA5"/>
    <w:rsid w:val="006A4CA6"/>
    <w:rsid w:val="006A630E"/>
    <w:rsid w:val="006A6923"/>
    <w:rsid w:val="006A70F9"/>
    <w:rsid w:val="006A737D"/>
    <w:rsid w:val="006A757D"/>
    <w:rsid w:val="006A7A2A"/>
    <w:rsid w:val="006B0149"/>
    <w:rsid w:val="006B0722"/>
    <w:rsid w:val="006B0E1D"/>
    <w:rsid w:val="006B13F5"/>
    <w:rsid w:val="006B2083"/>
    <w:rsid w:val="006B267C"/>
    <w:rsid w:val="006B50A6"/>
    <w:rsid w:val="006B5D4C"/>
    <w:rsid w:val="006B6498"/>
    <w:rsid w:val="006B6574"/>
    <w:rsid w:val="006B726F"/>
    <w:rsid w:val="006B72E8"/>
    <w:rsid w:val="006B7E42"/>
    <w:rsid w:val="006C0CAA"/>
    <w:rsid w:val="006C1118"/>
    <w:rsid w:val="006C17D5"/>
    <w:rsid w:val="006C1BD1"/>
    <w:rsid w:val="006C1D0B"/>
    <w:rsid w:val="006C2E2C"/>
    <w:rsid w:val="006C2ECE"/>
    <w:rsid w:val="006C311A"/>
    <w:rsid w:val="006C3378"/>
    <w:rsid w:val="006C44D0"/>
    <w:rsid w:val="006C46B0"/>
    <w:rsid w:val="006C54AA"/>
    <w:rsid w:val="006C567C"/>
    <w:rsid w:val="006C652D"/>
    <w:rsid w:val="006D10DD"/>
    <w:rsid w:val="006D2126"/>
    <w:rsid w:val="006D2256"/>
    <w:rsid w:val="006D32BB"/>
    <w:rsid w:val="006D332A"/>
    <w:rsid w:val="006D38E9"/>
    <w:rsid w:val="006D3FAA"/>
    <w:rsid w:val="006D41B1"/>
    <w:rsid w:val="006D4221"/>
    <w:rsid w:val="006D4620"/>
    <w:rsid w:val="006D46C8"/>
    <w:rsid w:val="006D4D40"/>
    <w:rsid w:val="006D5ABB"/>
    <w:rsid w:val="006D62D8"/>
    <w:rsid w:val="006D655F"/>
    <w:rsid w:val="006D69EE"/>
    <w:rsid w:val="006E012F"/>
    <w:rsid w:val="006E07CF"/>
    <w:rsid w:val="006E0C71"/>
    <w:rsid w:val="006E130A"/>
    <w:rsid w:val="006E14C1"/>
    <w:rsid w:val="006E20EA"/>
    <w:rsid w:val="006E2704"/>
    <w:rsid w:val="006E2966"/>
    <w:rsid w:val="006E3496"/>
    <w:rsid w:val="006E36A1"/>
    <w:rsid w:val="006E3F79"/>
    <w:rsid w:val="006E4147"/>
    <w:rsid w:val="006E4176"/>
    <w:rsid w:val="006E426D"/>
    <w:rsid w:val="006E4647"/>
    <w:rsid w:val="006E4679"/>
    <w:rsid w:val="006E4A27"/>
    <w:rsid w:val="006E4BAD"/>
    <w:rsid w:val="006E5C24"/>
    <w:rsid w:val="006E5D02"/>
    <w:rsid w:val="006E75A8"/>
    <w:rsid w:val="006E75C7"/>
    <w:rsid w:val="006F0052"/>
    <w:rsid w:val="006F00EE"/>
    <w:rsid w:val="006F0374"/>
    <w:rsid w:val="006F0DB6"/>
    <w:rsid w:val="006F0E63"/>
    <w:rsid w:val="006F108D"/>
    <w:rsid w:val="006F247A"/>
    <w:rsid w:val="006F2B96"/>
    <w:rsid w:val="006F2C0E"/>
    <w:rsid w:val="006F3054"/>
    <w:rsid w:val="006F3223"/>
    <w:rsid w:val="006F32C7"/>
    <w:rsid w:val="006F3582"/>
    <w:rsid w:val="006F3869"/>
    <w:rsid w:val="006F4A2C"/>
    <w:rsid w:val="006F4BC8"/>
    <w:rsid w:val="006F5BB2"/>
    <w:rsid w:val="006F7091"/>
    <w:rsid w:val="00700396"/>
    <w:rsid w:val="007003D9"/>
    <w:rsid w:val="00700692"/>
    <w:rsid w:val="00700A0C"/>
    <w:rsid w:val="00700DCD"/>
    <w:rsid w:val="0070199F"/>
    <w:rsid w:val="007027C8"/>
    <w:rsid w:val="00703E00"/>
    <w:rsid w:val="00704258"/>
    <w:rsid w:val="007044E0"/>
    <w:rsid w:val="00704EB1"/>
    <w:rsid w:val="007050A2"/>
    <w:rsid w:val="0070518C"/>
    <w:rsid w:val="007059A6"/>
    <w:rsid w:val="0070630E"/>
    <w:rsid w:val="0070713B"/>
    <w:rsid w:val="0070783F"/>
    <w:rsid w:val="00710CB0"/>
    <w:rsid w:val="007112B9"/>
    <w:rsid w:val="007114A9"/>
    <w:rsid w:val="00711C73"/>
    <w:rsid w:val="007124E9"/>
    <w:rsid w:val="0071256F"/>
    <w:rsid w:val="00712702"/>
    <w:rsid w:val="00712CAD"/>
    <w:rsid w:val="00712F55"/>
    <w:rsid w:val="0071350E"/>
    <w:rsid w:val="007135D7"/>
    <w:rsid w:val="00713EEE"/>
    <w:rsid w:val="00714234"/>
    <w:rsid w:val="007142AF"/>
    <w:rsid w:val="00714415"/>
    <w:rsid w:val="00714C94"/>
    <w:rsid w:val="007150BD"/>
    <w:rsid w:val="00715B61"/>
    <w:rsid w:val="007164F5"/>
    <w:rsid w:val="007164FF"/>
    <w:rsid w:val="0071668C"/>
    <w:rsid w:val="00716BAE"/>
    <w:rsid w:val="00717B7F"/>
    <w:rsid w:val="00720686"/>
    <w:rsid w:val="00720D09"/>
    <w:rsid w:val="00721164"/>
    <w:rsid w:val="007218A2"/>
    <w:rsid w:val="00721B08"/>
    <w:rsid w:val="00721B4C"/>
    <w:rsid w:val="00722AD5"/>
    <w:rsid w:val="00723107"/>
    <w:rsid w:val="00724FFB"/>
    <w:rsid w:val="007253A5"/>
    <w:rsid w:val="007262C0"/>
    <w:rsid w:val="00726533"/>
    <w:rsid w:val="00726C07"/>
    <w:rsid w:val="00727411"/>
    <w:rsid w:val="007308BC"/>
    <w:rsid w:val="00731076"/>
    <w:rsid w:val="007315FB"/>
    <w:rsid w:val="00731ADA"/>
    <w:rsid w:val="00731E5C"/>
    <w:rsid w:val="00731F8E"/>
    <w:rsid w:val="007325F3"/>
    <w:rsid w:val="007328A7"/>
    <w:rsid w:val="00733900"/>
    <w:rsid w:val="00733D8F"/>
    <w:rsid w:val="00733E6E"/>
    <w:rsid w:val="0073413B"/>
    <w:rsid w:val="00734421"/>
    <w:rsid w:val="0073497E"/>
    <w:rsid w:val="00734FC5"/>
    <w:rsid w:val="00735334"/>
    <w:rsid w:val="007353C8"/>
    <w:rsid w:val="00735F97"/>
    <w:rsid w:val="007360D1"/>
    <w:rsid w:val="00736400"/>
    <w:rsid w:val="0073653C"/>
    <w:rsid w:val="0073685D"/>
    <w:rsid w:val="00736DC0"/>
    <w:rsid w:val="00737B30"/>
    <w:rsid w:val="00737B52"/>
    <w:rsid w:val="00740BE2"/>
    <w:rsid w:val="007418E4"/>
    <w:rsid w:val="00741A9E"/>
    <w:rsid w:val="00741F14"/>
    <w:rsid w:val="00742F2D"/>
    <w:rsid w:val="007441E3"/>
    <w:rsid w:val="00744F30"/>
    <w:rsid w:val="007459CA"/>
    <w:rsid w:val="00746675"/>
    <w:rsid w:val="00747A68"/>
    <w:rsid w:val="007503E7"/>
    <w:rsid w:val="00750DA7"/>
    <w:rsid w:val="007515B9"/>
    <w:rsid w:val="0075252A"/>
    <w:rsid w:val="00753204"/>
    <w:rsid w:val="007539A2"/>
    <w:rsid w:val="00753B18"/>
    <w:rsid w:val="00753E2E"/>
    <w:rsid w:val="00753E89"/>
    <w:rsid w:val="00753FB8"/>
    <w:rsid w:val="00754D44"/>
    <w:rsid w:val="00754F11"/>
    <w:rsid w:val="00755330"/>
    <w:rsid w:val="00755942"/>
    <w:rsid w:val="0075661E"/>
    <w:rsid w:val="0075689C"/>
    <w:rsid w:val="00756AFA"/>
    <w:rsid w:val="00757057"/>
    <w:rsid w:val="0075760E"/>
    <w:rsid w:val="0076063D"/>
    <w:rsid w:val="00760E48"/>
    <w:rsid w:val="00760F1F"/>
    <w:rsid w:val="00762321"/>
    <w:rsid w:val="0076259E"/>
    <w:rsid w:val="0076289D"/>
    <w:rsid w:val="00762B80"/>
    <w:rsid w:val="007645FB"/>
    <w:rsid w:val="0076481B"/>
    <w:rsid w:val="00765980"/>
    <w:rsid w:val="00766801"/>
    <w:rsid w:val="00766A97"/>
    <w:rsid w:val="00766DB2"/>
    <w:rsid w:val="0076706A"/>
    <w:rsid w:val="00767701"/>
    <w:rsid w:val="007679EE"/>
    <w:rsid w:val="00767E4A"/>
    <w:rsid w:val="007701FB"/>
    <w:rsid w:val="00771C54"/>
    <w:rsid w:val="00772205"/>
    <w:rsid w:val="00772254"/>
    <w:rsid w:val="007725ED"/>
    <w:rsid w:val="00773912"/>
    <w:rsid w:val="00773F29"/>
    <w:rsid w:val="0077442A"/>
    <w:rsid w:val="00774CE3"/>
    <w:rsid w:val="007753A3"/>
    <w:rsid w:val="00775445"/>
    <w:rsid w:val="00775F34"/>
    <w:rsid w:val="0077619E"/>
    <w:rsid w:val="007763E0"/>
    <w:rsid w:val="007765CF"/>
    <w:rsid w:val="007766C4"/>
    <w:rsid w:val="00776EE4"/>
    <w:rsid w:val="00776F53"/>
    <w:rsid w:val="00777291"/>
    <w:rsid w:val="0078069E"/>
    <w:rsid w:val="007815FB"/>
    <w:rsid w:val="007827B5"/>
    <w:rsid w:val="0078374C"/>
    <w:rsid w:val="00783760"/>
    <w:rsid w:val="007842A9"/>
    <w:rsid w:val="00784897"/>
    <w:rsid w:val="00784FDA"/>
    <w:rsid w:val="00785822"/>
    <w:rsid w:val="007858F6"/>
    <w:rsid w:val="007863A1"/>
    <w:rsid w:val="007868D4"/>
    <w:rsid w:val="007871B7"/>
    <w:rsid w:val="00787351"/>
    <w:rsid w:val="00790812"/>
    <w:rsid w:val="00790B76"/>
    <w:rsid w:val="007921D3"/>
    <w:rsid w:val="0079226A"/>
    <w:rsid w:val="007926F1"/>
    <w:rsid w:val="007927DB"/>
    <w:rsid w:val="00792A62"/>
    <w:rsid w:val="00793DDF"/>
    <w:rsid w:val="00794AF5"/>
    <w:rsid w:val="00794CEF"/>
    <w:rsid w:val="00795378"/>
    <w:rsid w:val="007956F2"/>
    <w:rsid w:val="0079672B"/>
    <w:rsid w:val="00796E82"/>
    <w:rsid w:val="007979A0"/>
    <w:rsid w:val="007A085B"/>
    <w:rsid w:val="007A1E96"/>
    <w:rsid w:val="007A217C"/>
    <w:rsid w:val="007A25DC"/>
    <w:rsid w:val="007A27AB"/>
    <w:rsid w:val="007A2BF6"/>
    <w:rsid w:val="007A307F"/>
    <w:rsid w:val="007A30C2"/>
    <w:rsid w:val="007A34F8"/>
    <w:rsid w:val="007A3A8B"/>
    <w:rsid w:val="007A621F"/>
    <w:rsid w:val="007A6249"/>
    <w:rsid w:val="007A6602"/>
    <w:rsid w:val="007A71F9"/>
    <w:rsid w:val="007A780E"/>
    <w:rsid w:val="007B0FA2"/>
    <w:rsid w:val="007B22C9"/>
    <w:rsid w:val="007B26B6"/>
    <w:rsid w:val="007B3A47"/>
    <w:rsid w:val="007B3D08"/>
    <w:rsid w:val="007B4559"/>
    <w:rsid w:val="007B46B3"/>
    <w:rsid w:val="007B6AC9"/>
    <w:rsid w:val="007B738F"/>
    <w:rsid w:val="007B781B"/>
    <w:rsid w:val="007C0227"/>
    <w:rsid w:val="007C06AB"/>
    <w:rsid w:val="007C220A"/>
    <w:rsid w:val="007C2CBF"/>
    <w:rsid w:val="007C2CE6"/>
    <w:rsid w:val="007C2E00"/>
    <w:rsid w:val="007C2E4A"/>
    <w:rsid w:val="007C39D3"/>
    <w:rsid w:val="007C3B99"/>
    <w:rsid w:val="007C4C53"/>
    <w:rsid w:val="007C4FAD"/>
    <w:rsid w:val="007C5E48"/>
    <w:rsid w:val="007C5FA4"/>
    <w:rsid w:val="007C63DC"/>
    <w:rsid w:val="007C71F7"/>
    <w:rsid w:val="007C7B89"/>
    <w:rsid w:val="007C7F3D"/>
    <w:rsid w:val="007D0465"/>
    <w:rsid w:val="007D04FE"/>
    <w:rsid w:val="007D078B"/>
    <w:rsid w:val="007D0D21"/>
    <w:rsid w:val="007D0D33"/>
    <w:rsid w:val="007D10DA"/>
    <w:rsid w:val="007D1198"/>
    <w:rsid w:val="007D2514"/>
    <w:rsid w:val="007D3B91"/>
    <w:rsid w:val="007D402F"/>
    <w:rsid w:val="007D4D2E"/>
    <w:rsid w:val="007D4D65"/>
    <w:rsid w:val="007D5321"/>
    <w:rsid w:val="007D561A"/>
    <w:rsid w:val="007D61CC"/>
    <w:rsid w:val="007D66DF"/>
    <w:rsid w:val="007D68CE"/>
    <w:rsid w:val="007D762B"/>
    <w:rsid w:val="007D7EAD"/>
    <w:rsid w:val="007D7F4E"/>
    <w:rsid w:val="007E00F0"/>
    <w:rsid w:val="007E042B"/>
    <w:rsid w:val="007E09D8"/>
    <w:rsid w:val="007E0BC5"/>
    <w:rsid w:val="007E0D5E"/>
    <w:rsid w:val="007E1782"/>
    <w:rsid w:val="007E18AD"/>
    <w:rsid w:val="007E1A51"/>
    <w:rsid w:val="007E3547"/>
    <w:rsid w:val="007E3DC8"/>
    <w:rsid w:val="007E430E"/>
    <w:rsid w:val="007E46E7"/>
    <w:rsid w:val="007E491E"/>
    <w:rsid w:val="007E4962"/>
    <w:rsid w:val="007E4C4A"/>
    <w:rsid w:val="007E518E"/>
    <w:rsid w:val="007E595C"/>
    <w:rsid w:val="007E5C78"/>
    <w:rsid w:val="007E626D"/>
    <w:rsid w:val="007E684E"/>
    <w:rsid w:val="007E6A23"/>
    <w:rsid w:val="007E6AB5"/>
    <w:rsid w:val="007E72F1"/>
    <w:rsid w:val="007E7D78"/>
    <w:rsid w:val="007F042E"/>
    <w:rsid w:val="007F0431"/>
    <w:rsid w:val="007F1002"/>
    <w:rsid w:val="007F10CA"/>
    <w:rsid w:val="007F11C7"/>
    <w:rsid w:val="007F1D94"/>
    <w:rsid w:val="007F23D6"/>
    <w:rsid w:val="007F280B"/>
    <w:rsid w:val="007F323F"/>
    <w:rsid w:val="007F37A7"/>
    <w:rsid w:val="007F41E6"/>
    <w:rsid w:val="007F4373"/>
    <w:rsid w:val="007F4399"/>
    <w:rsid w:val="007F49A0"/>
    <w:rsid w:val="007F537F"/>
    <w:rsid w:val="007F5819"/>
    <w:rsid w:val="007F6085"/>
    <w:rsid w:val="007F6175"/>
    <w:rsid w:val="007F66A3"/>
    <w:rsid w:val="007F6CC9"/>
    <w:rsid w:val="007F7BBD"/>
    <w:rsid w:val="007F7E9E"/>
    <w:rsid w:val="0080087F"/>
    <w:rsid w:val="0080184D"/>
    <w:rsid w:val="00801EC4"/>
    <w:rsid w:val="00804B2F"/>
    <w:rsid w:val="00804E77"/>
    <w:rsid w:val="00805F5A"/>
    <w:rsid w:val="00806328"/>
    <w:rsid w:val="0080652C"/>
    <w:rsid w:val="00806781"/>
    <w:rsid w:val="0080681B"/>
    <w:rsid w:val="008077BB"/>
    <w:rsid w:val="00807E49"/>
    <w:rsid w:val="0081043E"/>
    <w:rsid w:val="008104AF"/>
    <w:rsid w:val="00812E0A"/>
    <w:rsid w:val="00812FD8"/>
    <w:rsid w:val="008133E4"/>
    <w:rsid w:val="0081362E"/>
    <w:rsid w:val="00815037"/>
    <w:rsid w:val="0081554E"/>
    <w:rsid w:val="00815F6A"/>
    <w:rsid w:val="00816265"/>
    <w:rsid w:val="00816E06"/>
    <w:rsid w:val="008172CC"/>
    <w:rsid w:val="00817D11"/>
    <w:rsid w:val="00820283"/>
    <w:rsid w:val="00821CA2"/>
    <w:rsid w:val="008224F0"/>
    <w:rsid w:val="00822638"/>
    <w:rsid w:val="008236A8"/>
    <w:rsid w:val="00823EDC"/>
    <w:rsid w:val="00824366"/>
    <w:rsid w:val="00824F17"/>
    <w:rsid w:val="00825213"/>
    <w:rsid w:val="00825A15"/>
    <w:rsid w:val="00825D92"/>
    <w:rsid w:val="008261BF"/>
    <w:rsid w:val="008263DD"/>
    <w:rsid w:val="0082644C"/>
    <w:rsid w:val="00826A09"/>
    <w:rsid w:val="00826DCB"/>
    <w:rsid w:val="008309EE"/>
    <w:rsid w:val="00830B9D"/>
    <w:rsid w:val="0083102F"/>
    <w:rsid w:val="0083141A"/>
    <w:rsid w:val="00831F57"/>
    <w:rsid w:val="008321A5"/>
    <w:rsid w:val="00832630"/>
    <w:rsid w:val="0083265E"/>
    <w:rsid w:val="00832660"/>
    <w:rsid w:val="00832BAF"/>
    <w:rsid w:val="00833C0B"/>
    <w:rsid w:val="0083418B"/>
    <w:rsid w:val="00835182"/>
    <w:rsid w:val="0083545F"/>
    <w:rsid w:val="00835AF3"/>
    <w:rsid w:val="008365C1"/>
    <w:rsid w:val="0083678F"/>
    <w:rsid w:val="0084022F"/>
    <w:rsid w:val="00841F94"/>
    <w:rsid w:val="008425CF"/>
    <w:rsid w:val="00843197"/>
    <w:rsid w:val="008431F2"/>
    <w:rsid w:val="00843AF3"/>
    <w:rsid w:val="00843D2C"/>
    <w:rsid w:val="00843EC0"/>
    <w:rsid w:val="008442D2"/>
    <w:rsid w:val="008442E1"/>
    <w:rsid w:val="00844BE5"/>
    <w:rsid w:val="00844CFB"/>
    <w:rsid w:val="00845003"/>
    <w:rsid w:val="00845093"/>
    <w:rsid w:val="0084512F"/>
    <w:rsid w:val="008459A8"/>
    <w:rsid w:val="00846063"/>
    <w:rsid w:val="0084635D"/>
    <w:rsid w:val="00846362"/>
    <w:rsid w:val="008469B1"/>
    <w:rsid w:val="00846C0C"/>
    <w:rsid w:val="0084734C"/>
    <w:rsid w:val="008475AE"/>
    <w:rsid w:val="008509E2"/>
    <w:rsid w:val="00851C94"/>
    <w:rsid w:val="008520B5"/>
    <w:rsid w:val="008523CB"/>
    <w:rsid w:val="00852895"/>
    <w:rsid w:val="008543FC"/>
    <w:rsid w:val="0085488F"/>
    <w:rsid w:val="00855177"/>
    <w:rsid w:val="008551D9"/>
    <w:rsid w:val="008561EB"/>
    <w:rsid w:val="00856B5E"/>
    <w:rsid w:val="00856F4F"/>
    <w:rsid w:val="0085732C"/>
    <w:rsid w:val="008577A3"/>
    <w:rsid w:val="008579E0"/>
    <w:rsid w:val="00857F03"/>
    <w:rsid w:val="00860158"/>
    <w:rsid w:val="008602F4"/>
    <w:rsid w:val="00861B19"/>
    <w:rsid w:val="00861D8B"/>
    <w:rsid w:val="00861F69"/>
    <w:rsid w:val="008630C2"/>
    <w:rsid w:val="008637A1"/>
    <w:rsid w:val="00863EB1"/>
    <w:rsid w:val="008648CE"/>
    <w:rsid w:val="00864B6B"/>
    <w:rsid w:val="00864D95"/>
    <w:rsid w:val="00870D56"/>
    <w:rsid w:val="00871EE1"/>
    <w:rsid w:val="008727A6"/>
    <w:rsid w:val="00872EC0"/>
    <w:rsid w:val="008741CC"/>
    <w:rsid w:val="008744D9"/>
    <w:rsid w:val="00875F38"/>
    <w:rsid w:val="008762C0"/>
    <w:rsid w:val="00877497"/>
    <w:rsid w:val="00877B5A"/>
    <w:rsid w:val="0088005A"/>
    <w:rsid w:val="00880EDD"/>
    <w:rsid w:val="00881F50"/>
    <w:rsid w:val="00882EB8"/>
    <w:rsid w:val="00883691"/>
    <w:rsid w:val="00884B5A"/>
    <w:rsid w:val="00884F2A"/>
    <w:rsid w:val="00884F5A"/>
    <w:rsid w:val="00885C15"/>
    <w:rsid w:val="00886545"/>
    <w:rsid w:val="008873C1"/>
    <w:rsid w:val="00887486"/>
    <w:rsid w:val="008909B3"/>
    <w:rsid w:val="00890BFC"/>
    <w:rsid w:val="00890DC7"/>
    <w:rsid w:val="008913A4"/>
    <w:rsid w:val="00892102"/>
    <w:rsid w:val="008930AD"/>
    <w:rsid w:val="008942AA"/>
    <w:rsid w:val="00894C8E"/>
    <w:rsid w:val="0089564A"/>
    <w:rsid w:val="00896424"/>
    <w:rsid w:val="0089651F"/>
    <w:rsid w:val="00896608"/>
    <w:rsid w:val="008967AE"/>
    <w:rsid w:val="008974F7"/>
    <w:rsid w:val="00897A18"/>
    <w:rsid w:val="008A0F4E"/>
    <w:rsid w:val="008A1196"/>
    <w:rsid w:val="008A1BEC"/>
    <w:rsid w:val="008A2597"/>
    <w:rsid w:val="008A2A41"/>
    <w:rsid w:val="008A3D97"/>
    <w:rsid w:val="008A46F5"/>
    <w:rsid w:val="008A48E9"/>
    <w:rsid w:val="008A4BF9"/>
    <w:rsid w:val="008A4C86"/>
    <w:rsid w:val="008A4E1B"/>
    <w:rsid w:val="008A573F"/>
    <w:rsid w:val="008A644F"/>
    <w:rsid w:val="008A6E30"/>
    <w:rsid w:val="008A7D11"/>
    <w:rsid w:val="008B0A27"/>
    <w:rsid w:val="008B0B14"/>
    <w:rsid w:val="008B0C44"/>
    <w:rsid w:val="008B14BF"/>
    <w:rsid w:val="008B333E"/>
    <w:rsid w:val="008B3AD0"/>
    <w:rsid w:val="008B3B29"/>
    <w:rsid w:val="008B409E"/>
    <w:rsid w:val="008B4578"/>
    <w:rsid w:val="008B4DD3"/>
    <w:rsid w:val="008B5038"/>
    <w:rsid w:val="008B5301"/>
    <w:rsid w:val="008B5684"/>
    <w:rsid w:val="008B7CB9"/>
    <w:rsid w:val="008B7D28"/>
    <w:rsid w:val="008C11DC"/>
    <w:rsid w:val="008C1313"/>
    <w:rsid w:val="008C13EE"/>
    <w:rsid w:val="008C16B7"/>
    <w:rsid w:val="008C1862"/>
    <w:rsid w:val="008C1BE9"/>
    <w:rsid w:val="008C1F0E"/>
    <w:rsid w:val="008C25B4"/>
    <w:rsid w:val="008C279F"/>
    <w:rsid w:val="008C2D22"/>
    <w:rsid w:val="008C2EED"/>
    <w:rsid w:val="008C3A0E"/>
    <w:rsid w:val="008C46A3"/>
    <w:rsid w:val="008C4708"/>
    <w:rsid w:val="008C6648"/>
    <w:rsid w:val="008C675F"/>
    <w:rsid w:val="008C6BF2"/>
    <w:rsid w:val="008C72F5"/>
    <w:rsid w:val="008C7680"/>
    <w:rsid w:val="008C7D27"/>
    <w:rsid w:val="008D0B3C"/>
    <w:rsid w:val="008D11B0"/>
    <w:rsid w:val="008D12A7"/>
    <w:rsid w:val="008D1459"/>
    <w:rsid w:val="008D1D9C"/>
    <w:rsid w:val="008D2E29"/>
    <w:rsid w:val="008D387F"/>
    <w:rsid w:val="008D3B1F"/>
    <w:rsid w:val="008D3ED4"/>
    <w:rsid w:val="008D44FB"/>
    <w:rsid w:val="008D57F0"/>
    <w:rsid w:val="008D63FE"/>
    <w:rsid w:val="008D6B97"/>
    <w:rsid w:val="008D7DB3"/>
    <w:rsid w:val="008E034F"/>
    <w:rsid w:val="008E089D"/>
    <w:rsid w:val="008E36E9"/>
    <w:rsid w:val="008E3D95"/>
    <w:rsid w:val="008E3FC1"/>
    <w:rsid w:val="008E434D"/>
    <w:rsid w:val="008E5B8E"/>
    <w:rsid w:val="008E606C"/>
    <w:rsid w:val="008E6532"/>
    <w:rsid w:val="008E71C2"/>
    <w:rsid w:val="008E7558"/>
    <w:rsid w:val="008F0C84"/>
    <w:rsid w:val="008F0FCA"/>
    <w:rsid w:val="008F3793"/>
    <w:rsid w:val="008F56DB"/>
    <w:rsid w:val="008F5DBD"/>
    <w:rsid w:val="008F5EF4"/>
    <w:rsid w:val="008F62C7"/>
    <w:rsid w:val="008F7324"/>
    <w:rsid w:val="008F7554"/>
    <w:rsid w:val="008F79AC"/>
    <w:rsid w:val="008F7A06"/>
    <w:rsid w:val="0090004C"/>
    <w:rsid w:val="00900ABD"/>
    <w:rsid w:val="009013EE"/>
    <w:rsid w:val="009018B0"/>
    <w:rsid w:val="00901C11"/>
    <w:rsid w:val="00902643"/>
    <w:rsid w:val="00902998"/>
    <w:rsid w:val="009029B3"/>
    <w:rsid w:val="00902EE0"/>
    <w:rsid w:val="00903339"/>
    <w:rsid w:val="00903A94"/>
    <w:rsid w:val="00904C08"/>
    <w:rsid w:val="00905DB3"/>
    <w:rsid w:val="00907848"/>
    <w:rsid w:val="009078E2"/>
    <w:rsid w:val="00907DAE"/>
    <w:rsid w:val="00907E51"/>
    <w:rsid w:val="0091004B"/>
    <w:rsid w:val="00910357"/>
    <w:rsid w:val="00910686"/>
    <w:rsid w:val="0091178C"/>
    <w:rsid w:val="009127EE"/>
    <w:rsid w:val="00912AC1"/>
    <w:rsid w:val="00912BF8"/>
    <w:rsid w:val="00913B39"/>
    <w:rsid w:val="0091452D"/>
    <w:rsid w:val="009154C1"/>
    <w:rsid w:val="0091594B"/>
    <w:rsid w:val="0091622C"/>
    <w:rsid w:val="0091679C"/>
    <w:rsid w:val="00917321"/>
    <w:rsid w:val="009177FC"/>
    <w:rsid w:val="00920E05"/>
    <w:rsid w:val="00921B9A"/>
    <w:rsid w:val="00922280"/>
    <w:rsid w:val="0092245C"/>
    <w:rsid w:val="00924A68"/>
    <w:rsid w:val="00925C7A"/>
    <w:rsid w:val="00925D0A"/>
    <w:rsid w:val="009262CA"/>
    <w:rsid w:val="00926677"/>
    <w:rsid w:val="009267CF"/>
    <w:rsid w:val="00926CEC"/>
    <w:rsid w:val="0092706D"/>
    <w:rsid w:val="0092731D"/>
    <w:rsid w:val="009279EF"/>
    <w:rsid w:val="00930BC6"/>
    <w:rsid w:val="00930E91"/>
    <w:rsid w:val="009319F4"/>
    <w:rsid w:val="00932CB8"/>
    <w:rsid w:val="0093350E"/>
    <w:rsid w:val="00933D8D"/>
    <w:rsid w:val="00934E6E"/>
    <w:rsid w:val="00935201"/>
    <w:rsid w:val="00935F71"/>
    <w:rsid w:val="009363B6"/>
    <w:rsid w:val="00936B22"/>
    <w:rsid w:val="00936F61"/>
    <w:rsid w:val="00940507"/>
    <w:rsid w:val="00940589"/>
    <w:rsid w:val="00941483"/>
    <w:rsid w:val="00941675"/>
    <w:rsid w:val="009418EC"/>
    <w:rsid w:val="00942143"/>
    <w:rsid w:val="009428BB"/>
    <w:rsid w:val="009429C0"/>
    <w:rsid w:val="009439BC"/>
    <w:rsid w:val="00943AD1"/>
    <w:rsid w:val="00943AFF"/>
    <w:rsid w:val="00943CDD"/>
    <w:rsid w:val="00944315"/>
    <w:rsid w:val="00945048"/>
    <w:rsid w:val="0094539A"/>
    <w:rsid w:val="00945D11"/>
    <w:rsid w:val="00945F83"/>
    <w:rsid w:val="009469BE"/>
    <w:rsid w:val="00946D52"/>
    <w:rsid w:val="00947403"/>
    <w:rsid w:val="00947433"/>
    <w:rsid w:val="00947526"/>
    <w:rsid w:val="0094775D"/>
    <w:rsid w:val="00951617"/>
    <w:rsid w:val="00951632"/>
    <w:rsid w:val="00951B70"/>
    <w:rsid w:val="00952001"/>
    <w:rsid w:val="009521AD"/>
    <w:rsid w:val="0095288C"/>
    <w:rsid w:val="00952CC2"/>
    <w:rsid w:val="00953802"/>
    <w:rsid w:val="009562BE"/>
    <w:rsid w:val="0095649E"/>
    <w:rsid w:val="009574E2"/>
    <w:rsid w:val="0095795F"/>
    <w:rsid w:val="00957FA0"/>
    <w:rsid w:val="00960DCC"/>
    <w:rsid w:val="00961AB1"/>
    <w:rsid w:val="00961C4A"/>
    <w:rsid w:val="00962152"/>
    <w:rsid w:val="009628BB"/>
    <w:rsid w:val="009637F4"/>
    <w:rsid w:val="00964121"/>
    <w:rsid w:val="00965088"/>
    <w:rsid w:val="0096650F"/>
    <w:rsid w:val="00967277"/>
    <w:rsid w:val="00967D80"/>
    <w:rsid w:val="00971D70"/>
    <w:rsid w:val="0097244A"/>
    <w:rsid w:val="0097283F"/>
    <w:rsid w:val="00972B02"/>
    <w:rsid w:val="00972BB0"/>
    <w:rsid w:val="0097359B"/>
    <w:rsid w:val="00973842"/>
    <w:rsid w:val="00973E25"/>
    <w:rsid w:val="00973FAB"/>
    <w:rsid w:val="00974D2C"/>
    <w:rsid w:val="00974DDA"/>
    <w:rsid w:val="00974EB2"/>
    <w:rsid w:val="00976DF8"/>
    <w:rsid w:val="00976F23"/>
    <w:rsid w:val="00976FE5"/>
    <w:rsid w:val="00976FF9"/>
    <w:rsid w:val="0097763E"/>
    <w:rsid w:val="00977724"/>
    <w:rsid w:val="009826C0"/>
    <w:rsid w:val="00982A3F"/>
    <w:rsid w:val="00985987"/>
    <w:rsid w:val="009869F8"/>
    <w:rsid w:val="00986D17"/>
    <w:rsid w:val="00986D8F"/>
    <w:rsid w:val="00990604"/>
    <w:rsid w:val="009907E8"/>
    <w:rsid w:val="00991038"/>
    <w:rsid w:val="00991ADE"/>
    <w:rsid w:val="00991D24"/>
    <w:rsid w:val="009926BD"/>
    <w:rsid w:val="009927AC"/>
    <w:rsid w:val="0099292E"/>
    <w:rsid w:val="00992F88"/>
    <w:rsid w:val="00992FD9"/>
    <w:rsid w:val="009944FA"/>
    <w:rsid w:val="009947DE"/>
    <w:rsid w:val="009950FC"/>
    <w:rsid w:val="00995310"/>
    <w:rsid w:val="0099557E"/>
    <w:rsid w:val="009963DE"/>
    <w:rsid w:val="009965D7"/>
    <w:rsid w:val="00996BAC"/>
    <w:rsid w:val="00997033"/>
    <w:rsid w:val="009976A1"/>
    <w:rsid w:val="00997711"/>
    <w:rsid w:val="009A009E"/>
    <w:rsid w:val="009A0347"/>
    <w:rsid w:val="009A169D"/>
    <w:rsid w:val="009A1DD2"/>
    <w:rsid w:val="009A2694"/>
    <w:rsid w:val="009A2B25"/>
    <w:rsid w:val="009A3079"/>
    <w:rsid w:val="009A308E"/>
    <w:rsid w:val="009A4A2D"/>
    <w:rsid w:val="009A50DD"/>
    <w:rsid w:val="009A6393"/>
    <w:rsid w:val="009A7AD0"/>
    <w:rsid w:val="009B02B9"/>
    <w:rsid w:val="009B0F26"/>
    <w:rsid w:val="009B0F51"/>
    <w:rsid w:val="009B1580"/>
    <w:rsid w:val="009B18AB"/>
    <w:rsid w:val="009B1DEC"/>
    <w:rsid w:val="009B1EF2"/>
    <w:rsid w:val="009B2A46"/>
    <w:rsid w:val="009B4A93"/>
    <w:rsid w:val="009B5AD2"/>
    <w:rsid w:val="009C10C5"/>
    <w:rsid w:val="009C1CFE"/>
    <w:rsid w:val="009C3616"/>
    <w:rsid w:val="009C3B38"/>
    <w:rsid w:val="009C4BEA"/>
    <w:rsid w:val="009C4C5D"/>
    <w:rsid w:val="009C4E4D"/>
    <w:rsid w:val="009C5080"/>
    <w:rsid w:val="009C5487"/>
    <w:rsid w:val="009C5927"/>
    <w:rsid w:val="009C61FB"/>
    <w:rsid w:val="009C7794"/>
    <w:rsid w:val="009C7C3D"/>
    <w:rsid w:val="009D0ACA"/>
    <w:rsid w:val="009D0CFF"/>
    <w:rsid w:val="009D1636"/>
    <w:rsid w:val="009D16BF"/>
    <w:rsid w:val="009D1A54"/>
    <w:rsid w:val="009D1A74"/>
    <w:rsid w:val="009D1C0E"/>
    <w:rsid w:val="009D267E"/>
    <w:rsid w:val="009D2768"/>
    <w:rsid w:val="009D3047"/>
    <w:rsid w:val="009D3CD6"/>
    <w:rsid w:val="009D45D2"/>
    <w:rsid w:val="009D4D3B"/>
    <w:rsid w:val="009D4FBF"/>
    <w:rsid w:val="009D5359"/>
    <w:rsid w:val="009D577B"/>
    <w:rsid w:val="009D5D31"/>
    <w:rsid w:val="009D69FE"/>
    <w:rsid w:val="009D7BAC"/>
    <w:rsid w:val="009E093C"/>
    <w:rsid w:val="009E2DE4"/>
    <w:rsid w:val="009E328E"/>
    <w:rsid w:val="009E35DD"/>
    <w:rsid w:val="009E3A97"/>
    <w:rsid w:val="009E5030"/>
    <w:rsid w:val="009E503A"/>
    <w:rsid w:val="009E575E"/>
    <w:rsid w:val="009E66D0"/>
    <w:rsid w:val="009E75EE"/>
    <w:rsid w:val="009E76BC"/>
    <w:rsid w:val="009E7A3E"/>
    <w:rsid w:val="009E7D51"/>
    <w:rsid w:val="009F0837"/>
    <w:rsid w:val="009F24B6"/>
    <w:rsid w:val="009F2C0C"/>
    <w:rsid w:val="009F3865"/>
    <w:rsid w:val="009F3A59"/>
    <w:rsid w:val="009F419D"/>
    <w:rsid w:val="009F463E"/>
    <w:rsid w:val="009F581B"/>
    <w:rsid w:val="009F5864"/>
    <w:rsid w:val="009F6985"/>
    <w:rsid w:val="009F706F"/>
    <w:rsid w:val="009F748E"/>
    <w:rsid w:val="009F76CF"/>
    <w:rsid w:val="009F799E"/>
    <w:rsid w:val="00A01A64"/>
    <w:rsid w:val="00A03565"/>
    <w:rsid w:val="00A035FC"/>
    <w:rsid w:val="00A03768"/>
    <w:rsid w:val="00A04AAF"/>
    <w:rsid w:val="00A04FF6"/>
    <w:rsid w:val="00A05361"/>
    <w:rsid w:val="00A056F2"/>
    <w:rsid w:val="00A06601"/>
    <w:rsid w:val="00A06B0B"/>
    <w:rsid w:val="00A06C5C"/>
    <w:rsid w:val="00A06D1B"/>
    <w:rsid w:val="00A07736"/>
    <w:rsid w:val="00A10025"/>
    <w:rsid w:val="00A105BC"/>
    <w:rsid w:val="00A106DA"/>
    <w:rsid w:val="00A106F7"/>
    <w:rsid w:val="00A1097A"/>
    <w:rsid w:val="00A109EB"/>
    <w:rsid w:val="00A11A71"/>
    <w:rsid w:val="00A11F4F"/>
    <w:rsid w:val="00A127E0"/>
    <w:rsid w:val="00A1383F"/>
    <w:rsid w:val="00A13C66"/>
    <w:rsid w:val="00A13D60"/>
    <w:rsid w:val="00A13DAE"/>
    <w:rsid w:val="00A1407C"/>
    <w:rsid w:val="00A150CB"/>
    <w:rsid w:val="00A159A2"/>
    <w:rsid w:val="00A15ED5"/>
    <w:rsid w:val="00A16201"/>
    <w:rsid w:val="00A16734"/>
    <w:rsid w:val="00A169D0"/>
    <w:rsid w:val="00A17F0E"/>
    <w:rsid w:val="00A226D0"/>
    <w:rsid w:val="00A2300B"/>
    <w:rsid w:val="00A23218"/>
    <w:rsid w:val="00A233F0"/>
    <w:rsid w:val="00A23EBC"/>
    <w:rsid w:val="00A246DB"/>
    <w:rsid w:val="00A254D2"/>
    <w:rsid w:val="00A2554F"/>
    <w:rsid w:val="00A25D68"/>
    <w:rsid w:val="00A26176"/>
    <w:rsid w:val="00A26478"/>
    <w:rsid w:val="00A26514"/>
    <w:rsid w:val="00A2778C"/>
    <w:rsid w:val="00A30BCA"/>
    <w:rsid w:val="00A31BEB"/>
    <w:rsid w:val="00A31F70"/>
    <w:rsid w:val="00A331B3"/>
    <w:rsid w:val="00A33399"/>
    <w:rsid w:val="00A333B0"/>
    <w:rsid w:val="00A3357C"/>
    <w:rsid w:val="00A3395D"/>
    <w:rsid w:val="00A341F6"/>
    <w:rsid w:val="00A3483A"/>
    <w:rsid w:val="00A34C5D"/>
    <w:rsid w:val="00A34DA7"/>
    <w:rsid w:val="00A353AB"/>
    <w:rsid w:val="00A362F8"/>
    <w:rsid w:val="00A36890"/>
    <w:rsid w:val="00A36B88"/>
    <w:rsid w:val="00A37160"/>
    <w:rsid w:val="00A40C13"/>
    <w:rsid w:val="00A415C1"/>
    <w:rsid w:val="00A421A2"/>
    <w:rsid w:val="00A424A1"/>
    <w:rsid w:val="00A42817"/>
    <w:rsid w:val="00A43331"/>
    <w:rsid w:val="00A446DA"/>
    <w:rsid w:val="00A44B32"/>
    <w:rsid w:val="00A45EBA"/>
    <w:rsid w:val="00A46746"/>
    <w:rsid w:val="00A470AB"/>
    <w:rsid w:val="00A47879"/>
    <w:rsid w:val="00A479F0"/>
    <w:rsid w:val="00A500EB"/>
    <w:rsid w:val="00A50CB9"/>
    <w:rsid w:val="00A519B8"/>
    <w:rsid w:val="00A51C9A"/>
    <w:rsid w:val="00A52467"/>
    <w:rsid w:val="00A52EDE"/>
    <w:rsid w:val="00A5427E"/>
    <w:rsid w:val="00A54D4E"/>
    <w:rsid w:val="00A54E6C"/>
    <w:rsid w:val="00A5580C"/>
    <w:rsid w:val="00A60A7E"/>
    <w:rsid w:val="00A61928"/>
    <w:rsid w:val="00A61AD3"/>
    <w:rsid w:val="00A61AEF"/>
    <w:rsid w:val="00A62000"/>
    <w:rsid w:val="00A62DA1"/>
    <w:rsid w:val="00A62F9F"/>
    <w:rsid w:val="00A63382"/>
    <w:rsid w:val="00A6389D"/>
    <w:rsid w:val="00A65092"/>
    <w:rsid w:val="00A66814"/>
    <w:rsid w:val="00A7016F"/>
    <w:rsid w:val="00A70446"/>
    <w:rsid w:val="00A718AB"/>
    <w:rsid w:val="00A71BC2"/>
    <w:rsid w:val="00A71ECA"/>
    <w:rsid w:val="00A723FA"/>
    <w:rsid w:val="00A72A5C"/>
    <w:rsid w:val="00A72CB3"/>
    <w:rsid w:val="00A72E16"/>
    <w:rsid w:val="00A7372F"/>
    <w:rsid w:val="00A73CA7"/>
    <w:rsid w:val="00A73EEC"/>
    <w:rsid w:val="00A74A2A"/>
    <w:rsid w:val="00A753CE"/>
    <w:rsid w:val="00A759D6"/>
    <w:rsid w:val="00A75A97"/>
    <w:rsid w:val="00A75F75"/>
    <w:rsid w:val="00A76F14"/>
    <w:rsid w:val="00A7707A"/>
    <w:rsid w:val="00A77100"/>
    <w:rsid w:val="00A803ED"/>
    <w:rsid w:val="00A81C14"/>
    <w:rsid w:val="00A81F0A"/>
    <w:rsid w:val="00A8291F"/>
    <w:rsid w:val="00A82943"/>
    <w:rsid w:val="00A83BC0"/>
    <w:rsid w:val="00A83C89"/>
    <w:rsid w:val="00A83CF6"/>
    <w:rsid w:val="00A83D67"/>
    <w:rsid w:val="00A8475F"/>
    <w:rsid w:val="00A84771"/>
    <w:rsid w:val="00A848B7"/>
    <w:rsid w:val="00A86D7E"/>
    <w:rsid w:val="00A87112"/>
    <w:rsid w:val="00A87524"/>
    <w:rsid w:val="00A87569"/>
    <w:rsid w:val="00A87D62"/>
    <w:rsid w:val="00A87EC6"/>
    <w:rsid w:val="00A903C4"/>
    <w:rsid w:val="00A904BB"/>
    <w:rsid w:val="00A909E9"/>
    <w:rsid w:val="00A90DF0"/>
    <w:rsid w:val="00A914FA"/>
    <w:rsid w:val="00A91557"/>
    <w:rsid w:val="00A918C6"/>
    <w:rsid w:val="00A91A23"/>
    <w:rsid w:val="00A93011"/>
    <w:rsid w:val="00A932DF"/>
    <w:rsid w:val="00A93329"/>
    <w:rsid w:val="00A93340"/>
    <w:rsid w:val="00A9381B"/>
    <w:rsid w:val="00A94867"/>
    <w:rsid w:val="00A958F3"/>
    <w:rsid w:val="00A9612B"/>
    <w:rsid w:val="00A96241"/>
    <w:rsid w:val="00A96D17"/>
    <w:rsid w:val="00A97541"/>
    <w:rsid w:val="00A97586"/>
    <w:rsid w:val="00A97949"/>
    <w:rsid w:val="00AA0305"/>
    <w:rsid w:val="00AA1516"/>
    <w:rsid w:val="00AA1B41"/>
    <w:rsid w:val="00AA1E4E"/>
    <w:rsid w:val="00AA1E8A"/>
    <w:rsid w:val="00AA2870"/>
    <w:rsid w:val="00AA385F"/>
    <w:rsid w:val="00AA3AB5"/>
    <w:rsid w:val="00AA46A1"/>
    <w:rsid w:val="00AA494E"/>
    <w:rsid w:val="00AA4D44"/>
    <w:rsid w:val="00AA6095"/>
    <w:rsid w:val="00AA610D"/>
    <w:rsid w:val="00AA618F"/>
    <w:rsid w:val="00AA67D3"/>
    <w:rsid w:val="00AA6DB9"/>
    <w:rsid w:val="00AA7E6A"/>
    <w:rsid w:val="00AB0392"/>
    <w:rsid w:val="00AB03B9"/>
    <w:rsid w:val="00AB09D8"/>
    <w:rsid w:val="00AB0E77"/>
    <w:rsid w:val="00AB1B24"/>
    <w:rsid w:val="00AB1D52"/>
    <w:rsid w:val="00AB246F"/>
    <w:rsid w:val="00AB28D7"/>
    <w:rsid w:val="00AB29CC"/>
    <w:rsid w:val="00AB4BF3"/>
    <w:rsid w:val="00AB779B"/>
    <w:rsid w:val="00AB7A5E"/>
    <w:rsid w:val="00AB7E30"/>
    <w:rsid w:val="00AC0111"/>
    <w:rsid w:val="00AC06D2"/>
    <w:rsid w:val="00AC074D"/>
    <w:rsid w:val="00AC1227"/>
    <w:rsid w:val="00AC14D5"/>
    <w:rsid w:val="00AC14EB"/>
    <w:rsid w:val="00AC2471"/>
    <w:rsid w:val="00AC293E"/>
    <w:rsid w:val="00AC32C7"/>
    <w:rsid w:val="00AC3536"/>
    <w:rsid w:val="00AC3F15"/>
    <w:rsid w:val="00AC506F"/>
    <w:rsid w:val="00AC596C"/>
    <w:rsid w:val="00AC5ABD"/>
    <w:rsid w:val="00AC6219"/>
    <w:rsid w:val="00AC6B1A"/>
    <w:rsid w:val="00AD0932"/>
    <w:rsid w:val="00AD155C"/>
    <w:rsid w:val="00AD29A2"/>
    <w:rsid w:val="00AD313E"/>
    <w:rsid w:val="00AD3A1C"/>
    <w:rsid w:val="00AD4232"/>
    <w:rsid w:val="00AD450E"/>
    <w:rsid w:val="00AD4627"/>
    <w:rsid w:val="00AD489E"/>
    <w:rsid w:val="00AD54F4"/>
    <w:rsid w:val="00AD571E"/>
    <w:rsid w:val="00AD6203"/>
    <w:rsid w:val="00AD661B"/>
    <w:rsid w:val="00AD6A81"/>
    <w:rsid w:val="00AD6C72"/>
    <w:rsid w:val="00AD739B"/>
    <w:rsid w:val="00AD7885"/>
    <w:rsid w:val="00AD7970"/>
    <w:rsid w:val="00AD7A40"/>
    <w:rsid w:val="00AE0E56"/>
    <w:rsid w:val="00AE0EBB"/>
    <w:rsid w:val="00AE0F91"/>
    <w:rsid w:val="00AE0FDC"/>
    <w:rsid w:val="00AE18B9"/>
    <w:rsid w:val="00AE1A8E"/>
    <w:rsid w:val="00AE1AB7"/>
    <w:rsid w:val="00AE1FD4"/>
    <w:rsid w:val="00AE2342"/>
    <w:rsid w:val="00AE2A8D"/>
    <w:rsid w:val="00AE2DE2"/>
    <w:rsid w:val="00AE35E9"/>
    <w:rsid w:val="00AE3793"/>
    <w:rsid w:val="00AE4A84"/>
    <w:rsid w:val="00AE4C3D"/>
    <w:rsid w:val="00AE4DA6"/>
    <w:rsid w:val="00AE518D"/>
    <w:rsid w:val="00AE76E0"/>
    <w:rsid w:val="00AE7703"/>
    <w:rsid w:val="00AE777F"/>
    <w:rsid w:val="00AF2CC2"/>
    <w:rsid w:val="00AF2CD9"/>
    <w:rsid w:val="00AF3A2D"/>
    <w:rsid w:val="00AF3D31"/>
    <w:rsid w:val="00AF4FF2"/>
    <w:rsid w:val="00AF5549"/>
    <w:rsid w:val="00AF5561"/>
    <w:rsid w:val="00AF57E7"/>
    <w:rsid w:val="00AF5A6F"/>
    <w:rsid w:val="00AF65CD"/>
    <w:rsid w:val="00AF6624"/>
    <w:rsid w:val="00AF712E"/>
    <w:rsid w:val="00AF75E0"/>
    <w:rsid w:val="00AF7664"/>
    <w:rsid w:val="00B00367"/>
    <w:rsid w:val="00B0090C"/>
    <w:rsid w:val="00B021E7"/>
    <w:rsid w:val="00B0228E"/>
    <w:rsid w:val="00B025E1"/>
    <w:rsid w:val="00B03221"/>
    <w:rsid w:val="00B0340D"/>
    <w:rsid w:val="00B03A0E"/>
    <w:rsid w:val="00B03BB9"/>
    <w:rsid w:val="00B03D4F"/>
    <w:rsid w:val="00B04379"/>
    <w:rsid w:val="00B04E6C"/>
    <w:rsid w:val="00B04EBF"/>
    <w:rsid w:val="00B053DF"/>
    <w:rsid w:val="00B05D31"/>
    <w:rsid w:val="00B10116"/>
    <w:rsid w:val="00B1030B"/>
    <w:rsid w:val="00B105EB"/>
    <w:rsid w:val="00B10CD6"/>
    <w:rsid w:val="00B10DFE"/>
    <w:rsid w:val="00B11917"/>
    <w:rsid w:val="00B11965"/>
    <w:rsid w:val="00B1228A"/>
    <w:rsid w:val="00B1310B"/>
    <w:rsid w:val="00B13C6B"/>
    <w:rsid w:val="00B13D17"/>
    <w:rsid w:val="00B14938"/>
    <w:rsid w:val="00B15838"/>
    <w:rsid w:val="00B16974"/>
    <w:rsid w:val="00B16B41"/>
    <w:rsid w:val="00B16F87"/>
    <w:rsid w:val="00B2025E"/>
    <w:rsid w:val="00B20464"/>
    <w:rsid w:val="00B20D3A"/>
    <w:rsid w:val="00B20E9D"/>
    <w:rsid w:val="00B210B4"/>
    <w:rsid w:val="00B21A35"/>
    <w:rsid w:val="00B21F6B"/>
    <w:rsid w:val="00B22D37"/>
    <w:rsid w:val="00B22DBA"/>
    <w:rsid w:val="00B2369F"/>
    <w:rsid w:val="00B23BC3"/>
    <w:rsid w:val="00B23D73"/>
    <w:rsid w:val="00B25A44"/>
    <w:rsid w:val="00B26967"/>
    <w:rsid w:val="00B26DFE"/>
    <w:rsid w:val="00B279B8"/>
    <w:rsid w:val="00B279FD"/>
    <w:rsid w:val="00B27ABA"/>
    <w:rsid w:val="00B27C6D"/>
    <w:rsid w:val="00B27D31"/>
    <w:rsid w:val="00B27E19"/>
    <w:rsid w:val="00B305E8"/>
    <w:rsid w:val="00B30D44"/>
    <w:rsid w:val="00B30EC1"/>
    <w:rsid w:val="00B3115F"/>
    <w:rsid w:val="00B31F39"/>
    <w:rsid w:val="00B3226A"/>
    <w:rsid w:val="00B325C4"/>
    <w:rsid w:val="00B32DCC"/>
    <w:rsid w:val="00B33367"/>
    <w:rsid w:val="00B340A5"/>
    <w:rsid w:val="00B34A08"/>
    <w:rsid w:val="00B35995"/>
    <w:rsid w:val="00B36044"/>
    <w:rsid w:val="00B362B3"/>
    <w:rsid w:val="00B36952"/>
    <w:rsid w:val="00B36F55"/>
    <w:rsid w:val="00B37858"/>
    <w:rsid w:val="00B40BFB"/>
    <w:rsid w:val="00B41714"/>
    <w:rsid w:val="00B42821"/>
    <w:rsid w:val="00B43347"/>
    <w:rsid w:val="00B44935"/>
    <w:rsid w:val="00B45390"/>
    <w:rsid w:val="00B459A8"/>
    <w:rsid w:val="00B45CB0"/>
    <w:rsid w:val="00B45DAE"/>
    <w:rsid w:val="00B46469"/>
    <w:rsid w:val="00B46FD2"/>
    <w:rsid w:val="00B47315"/>
    <w:rsid w:val="00B47B1E"/>
    <w:rsid w:val="00B50DCA"/>
    <w:rsid w:val="00B51356"/>
    <w:rsid w:val="00B517C1"/>
    <w:rsid w:val="00B52268"/>
    <w:rsid w:val="00B52B3A"/>
    <w:rsid w:val="00B530E5"/>
    <w:rsid w:val="00B53699"/>
    <w:rsid w:val="00B54124"/>
    <w:rsid w:val="00B57689"/>
    <w:rsid w:val="00B5772A"/>
    <w:rsid w:val="00B5791B"/>
    <w:rsid w:val="00B57DCA"/>
    <w:rsid w:val="00B603FD"/>
    <w:rsid w:val="00B604BF"/>
    <w:rsid w:val="00B609FB"/>
    <w:rsid w:val="00B611D7"/>
    <w:rsid w:val="00B622FA"/>
    <w:rsid w:val="00B62B31"/>
    <w:rsid w:val="00B647C9"/>
    <w:rsid w:val="00B64B83"/>
    <w:rsid w:val="00B64EB3"/>
    <w:rsid w:val="00B65DCB"/>
    <w:rsid w:val="00B665CA"/>
    <w:rsid w:val="00B668D2"/>
    <w:rsid w:val="00B6709E"/>
    <w:rsid w:val="00B671DA"/>
    <w:rsid w:val="00B67370"/>
    <w:rsid w:val="00B67588"/>
    <w:rsid w:val="00B70214"/>
    <w:rsid w:val="00B70693"/>
    <w:rsid w:val="00B72D74"/>
    <w:rsid w:val="00B742D7"/>
    <w:rsid w:val="00B74947"/>
    <w:rsid w:val="00B755DA"/>
    <w:rsid w:val="00B75F8F"/>
    <w:rsid w:val="00B762EE"/>
    <w:rsid w:val="00B7658C"/>
    <w:rsid w:val="00B76E8F"/>
    <w:rsid w:val="00B771AB"/>
    <w:rsid w:val="00B77E57"/>
    <w:rsid w:val="00B806C4"/>
    <w:rsid w:val="00B813B1"/>
    <w:rsid w:val="00B81EFD"/>
    <w:rsid w:val="00B82D38"/>
    <w:rsid w:val="00B8327D"/>
    <w:rsid w:val="00B837DB"/>
    <w:rsid w:val="00B8395E"/>
    <w:rsid w:val="00B83EC5"/>
    <w:rsid w:val="00B85351"/>
    <w:rsid w:val="00B85E96"/>
    <w:rsid w:val="00B86045"/>
    <w:rsid w:val="00B86347"/>
    <w:rsid w:val="00B86E5F"/>
    <w:rsid w:val="00B87B7F"/>
    <w:rsid w:val="00B90276"/>
    <w:rsid w:val="00B90319"/>
    <w:rsid w:val="00B904D9"/>
    <w:rsid w:val="00B906AD"/>
    <w:rsid w:val="00B90986"/>
    <w:rsid w:val="00B91370"/>
    <w:rsid w:val="00B913FA"/>
    <w:rsid w:val="00B9255B"/>
    <w:rsid w:val="00B93126"/>
    <w:rsid w:val="00B933DD"/>
    <w:rsid w:val="00B936B6"/>
    <w:rsid w:val="00B9412D"/>
    <w:rsid w:val="00B94820"/>
    <w:rsid w:val="00B94C65"/>
    <w:rsid w:val="00B9558C"/>
    <w:rsid w:val="00B95EEE"/>
    <w:rsid w:val="00B961EF"/>
    <w:rsid w:val="00B968BA"/>
    <w:rsid w:val="00B96CF7"/>
    <w:rsid w:val="00B96FAC"/>
    <w:rsid w:val="00B9736D"/>
    <w:rsid w:val="00B97886"/>
    <w:rsid w:val="00BA0C26"/>
    <w:rsid w:val="00BA13E9"/>
    <w:rsid w:val="00BA1909"/>
    <w:rsid w:val="00BA1C37"/>
    <w:rsid w:val="00BA29EB"/>
    <w:rsid w:val="00BA31F7"/>
    <w:rsid w:val="00BA32FF"/>
    <w:rsid w:val="00BA4565"/>
    <w:rsid w:val="00BA50D2"/>
    <w:rsid w:val="00BA6C9E"/>
    <w:rsid w:val="00BA6FB7"/>
    <w:rsid w:val="00BA7AC5"/>
    <w:rsid w:val="00BB01D8"/>
    <w:rsid w:val="00BB1926"/>
    <w:rsid w:val="00BB2010"/>
    <w:rsid w:val="00BB2072"/>
    <w:rsid w:val="00BB27BE"/>
    <w:rsid w:val="00BB2875"/>
    <w:rsid w:val="00BB2E77"/>
    <w:rsid w:val="00BB3409"/>
    <w:rsid w:val="00BB6138"/>
    <w:rsid w:val="00BB6AF6"/>
    <w:rsid w:val="00BC036C"/>
    <w:rsid w:val="00BC096F"/>
    <w:rsid w:val="00BC0ADD"/>
    <w:rsid w:val="00BC1447"/>
    <w:rsid w:val="00BC16FF"/>
    <w:rsid w:val="00BC2853"/>
    <w:rsid w:val="00BC471E"/>
    <w:rsid w:val="00BC5108"/>
    <w:rsid w:val="00BC5789"/>
    <w:rsid w:val="00BC7062"/>
    <w:rsid w:val="00BC723B"/>
    <w:rsid w:val="00BC78FF"/>
    <w:rsid w:val="00BC7D9D"/>
    <w:rsid w:val="00BD0093"/>
    <w:rsid w:val="00BD06BD"/>
    <w:rsid w:val="00BD1EF8"/>
    <w:rsid w:val="00BD2A66"/>
    <w:rsid w:val="00BD36AF"/>
    <w:rsid w:val="00BD3702"/>
    <w:rsid w:val="00BD41FC"/>
    <w:rsid w:val="00BD4A40"/>
    <w:rsid w:val="00BD5196"/>
    <w:rsid w:val="00BD57F9"/>
    <w:rsid w:val="00BD5E00"/>
    <w:rsid w:val="00BD634A"/>
    <w:rsid w:val="00BD695E"/>
    <w:rsid w:val="00BD6C5D"/>
    <w:rsid w:val="00BD74A6"/>
    <w:rsid w:val="00BD7B2C"/>
    <w:rsid w:val="00BD7FBB"/>
    <w:rsid w:val="00BE0114"/>
    <w:rsid w:val="00BE1BF2"/>
    <w:rsid w:val="00BE2925"/>
    <w:rsid w:val="00BE33D8"/>
    <w:rsid w:val="00BE3445"/>
    <w:rsid w:val="00BE37D8"/>
    <w:rsid w:val="00BE4143"/>
    <w:rsid w:val="00BE46CC"/>
    <w:rsid w:val="00BE4C8E"/>
    <w:rsid w:val="00BE4F8C"/>
    <w:rsid w:val="00BE5C86"/>
    <w:rsid w:val="00BE5F8F"/>
    <w:rsid w:val="00BE66C7"/>
    <w:rsid w:val="00BE7770"/>
    <w:rsid w:val="00BE793F"/>
    <w:rsid w:val="00BE7D64"/>
    <w:rsid w:val="00BF128E"/>
    <w:rsid w:val="00BF1BFD"/>
    <w:rsid w:val="00BF20EC"/>
    <w:rsid w:val="00BF22A8"/>
    <w:rsid w:val="00BF2506"/>
    <w:rsid w:val="00BF2517"/>
    <w:rsid w:val="00BF2631"/>
    <w:rsid w:val="00BF2A26"/>
    <w:rsid w:val="00BF33D3"/>
    <w:rsid w:val="00BF3E97"/>
    <w:rsid w:val="00BF40F4"/>
    <w:rsid w:val="00BF4354"/>
    <w:rsid w:val="00BF4C0D"/>
    <w:rsid w:val="00BF4D61"/>
    <w:rsid w:val="00BF4D8E"/>
    <w:rsid w:val="00BF5C6A"/>
    <w:rsid w:val="00BF5ED3"/>
    <w:rsid w:val="00BF6377"/>
    <w:rsid w:val="00BF7DC0"/>
    <w:rsid w:val="00C0078D"/>
    <w:rsid w:val="00C00CF9"/>
    <w:rsid w:val="00C00F03"/>
    <w:rsid w:val="00C013B0"/>
    <w:rsid w:val="00C01487"/>
    <w:rsid w:val="00C01A36"/>
    <w:rsid w:val="00C01EC9"/>
    <w:rsid w:val="00C0212F"/>
    <w:rsid w:val="00C0248D"/>
    <w:rsid w:val="00C02EF2"/>
    <w:rsid w:val="00C03134"/>
    <w:rsid w:val="00C03631"/>
    <w:rsid w:val="00C03823"/>
    <w:rsid w:val="00C042EE"/>
    <w:rsid w:val="00C04305"/>
    <w:rsid w:val="00C045FD"/>
    <w:rsid w:val="00C04DB7"/>
    <w:rsid w:val="00C0594A"/>
    <w:rsid w:val="00C05C5D"/>
    <w:rsid w:val="00C067BB"/>
    <w:rsid w:val="00C069ED"/>
    <w:rsid w:val="00C07A3D"/>
    <w:rsid w:val="00C10297"/>
    <w:rsid w:val="00C10508"/>
    <w:rsid w:val="00C105BE"/>
    <w:rsid w:val="00C111C9"/>
    <w:rsid w:val="00C119F7"/>
    <w:rsid w:val="00C11ADD"/>
    <w:rsid w:val="00C11FBC"/>
    <w:rsid w:val="00C1251E"/>
    <w:rsid w:val="00C12534"/>
    <w:rsid w:val="00C1259D"/>
    <w:rsid w:val="00C12B37"/>
    <w:rsid w:val="00C1330E"/>
    <w:rsid w:val="00C14B2F"/>
    <w:rsid w:val="00C151B7"/>
    <w:rsid w:val="00C15805"/>
    <w:rsid w:val="00C15BC3"/>
    <w:rsid w:val="00C15E9E"/>
    <w:rsid w:val="00C16FAF"/>
    <w:rsid w:val="00C16FCA"/>
    <w:rsid w:val="00C17424"/>
    <w:rsid w:val="00C1762B"/>
    <w:rsid w:val="00C17B27"/>
    <w:rsid w:val="00C20218"/>
    <w:rsid w:val="00C21A3A"/>
    <w:rsid w:val="00C22B6E"/>
    <w:rsid w:val="00C23155"/>
    <w:rsid w:val="00C2328F"/>
    <w:rsid w:val="00C23886"/>
    <w:rsid w:val="00C23AFA"/>
    <w:rsid w:val="00C2409D"/>
    <w:rsid w:val="00C24164"/>
    <w:rsid w:val="00C27653"/>
    <w:rsid w:val="00C27AF7"/>
    <w:rsid w:val="00C302A5"/>
    <w:rsid w:val="00C3036B"/>
    <w:rsid w:val="00C308CF"/>
    <w:rsid w:val="00C30A55"/>
    <w:rsid w:val="00C30B05"/>
    <w:rsid w:val="00C30D13"/>
    <w:rsid w:val="00C314B7"/>
    <w:rsid w:val="00C31D6D"/>
    <w:rsid w:val="00C32982"/>
    <w:rsid w:val="00C32AF6"/>
    <w:rsid w:val="00C3340F"/>
    <w:rsid w:val="00C334D0"/>
    <w:rsid w:val="00C33B39"/>
    <w:rsid w:val="00C33D11"/>
    <w:rsid w:val="00C33E26"/>
    <w:rsid w:val="00C33E8F"/>
    <w:rsid w:val="00C33E9C"/>
    <w:rsid w:val="00C34DA1"/>
    <w:rsid w:val="00C35E59"/>
    <w:rsid w:val="00C37682"/>
    <w:rsid w:val="00C37FAC"/>
    <w:rsid w:val="00C40795"/>
    <w:rsid w:val="00C409E6"/>
    <w:rsid w:val="00C414E5"/>
    <w:rsid w:val="00C42AB7"/>
    <w:rsid w:val="00C431D6"/>
    <w:rsid w:val="00C436AE"/>
    <w:rsid w:val="00C441EC"/>
    <w:rsid w:val="00C451B4"/>
    <w:rsid w:val="00C47C71"/>
    <w:rsid w:val="00C508F1"/>
    <w:rsid w:val="00C5091C"/>
    <w:rsid w:val="00C50C87"/>
    <w:rsid w:val="00C510C2"/>
    <w:rsid w:val="00C515AF"/>
    <w:rsid w:val="00C529B4"/>
    <w:rsid w:val="00C53F3B"/>
    <w:rsid w:val="00C55CA5"/>
    <w:rsid w:val="00C56859"/>
    <w:rsid w:val="00C5696B"/>
    <w:rsid w:val="00C61142"/>
    <w:rsid w:val="00C617B4"/>
    <w:rsid w:val="00C62223"/>
    <w:rsid w:val="00C62375"/>
    <w:rsid w:val="00C63672"/>
    <w:rsid w:val="00C63A6F"/>
    <w:rsid w:val="00C63E19"/>
    <w:rsid w:val="00C649BC"/>
    <w:rsid w:val="00C65257"/>
    <w:rsid w:val="00C65761"/>
    <w:rsid w:val="00C669F1"/>
    <w:rsid w:val="00C66D1E"/>
    <w:rsid w:val="00C66D31"/>
    <w:rsid w:val="00C67CFC"/>
    <w:rsid w:val="00C70A1D"/>
    <w:rsid w:val="00C71257"/>
    <w:rsid w:val="00C7396B"/>
    <w:rsid w:val="00C73C06"/>
    <w:rsid w:val="00C73D1D"/>
    <w:rsid w:val="00C740E9"/>
    <w:rsid w:val="00C74533"/>
    <w:rsid w:val="00C7564B"/>
    <w:rsid w:val="00C75812"/>
    <w:rsid w:val="00C76433"/>
    <w:rsid w:val="00C76CEE"/>
    <w:rsid w:val="00C7790A"/>
    <w:rsid w:val="00C8053E"/>
    <w:rsid w:val="00C806C3"/>
    <w:rsid w:val="00C81313"/>
    <w:rsid w:val="00C82B4C"/>
    <w:rsid w:val="00C82B69"/>
    <w:rsid w:val="00C82BDB"/>
    <w:rsid w:val="00C82E53"/>
    <w:rsid w:val="00C847BE"/>
    <w:rsid w:val="00C850B5"/>
    <w:rsid w:val="00C8532F"/>
    <w:rsid w:val="00C86A59"/>
    <w:rsid w:val="00C8716D"/>
    <w:rsid w:val="00C87362"/>
    <w:rsid w:val="00C902ED"/>
    <w:rsid w:val="00C90615"/>
    <w:rsid w:val="00C90CAE"/>
    <w:rsid w:val="00C9257D"/>
    <w:rsid w:val="00C92815"/>
    <w:rsid w:val="00C92BFF"/>
    <w:rsid w:val="00C957DF"/>
    <w:rsid w:val="00C96CDF"/>
    <w:rsid w:val="00C9736E"/>
    <w:rsid w:val="00C97469"/>
    <w:rsid w:val="00C975D7"/>
    <w:rsid w:val="00C97702"/>
    <w:rsid w:val="00CA07E2"/>
    <w:rsid w:val="00CA0CE6"/>
    <w:rsid w:val="00CA12D0"/>
    <w:rsid w:val="00CA14D8"/>
    <w:rsid w:val="00CA1669"/>
    <w:rsid w:val="00CA2765"/>
    <w:rsid w:val="00CA4EA0"/>
    <w:rsid w:val="00CA646E"/>
    <w:rsid w:val="00CA70AC"/>
    <w:rsid w:val="00CA7A65"/>
    <w:rsid w:val="00CB129D"/>
    <w:rsid w:val="00CB13AB"/>
    <w:rsid w:val="00CB1985"/>
    <w:rsid w:val="00CB1DCA"/>
    <w:rsid w:val="00CB2E09"/>
    <w:rsid w:val="00CB3218"/>
    <w:rsid w:val="00CB37ED"/>
    <w:rsid w:val="00CB3996"/>
    <w:rsid w:val="00CB3D44"/>
    <w:rsid w:val="00CB42C4"/>
    <w:rsid w:val="00CB4707"/>
    <w:rsid w:val="00CB5C91"/>
    <w:rsid w:val="00CB5D3C"/>
    <w:rsid w:val="00CB5E3F"/>
    <w:rsid w:val="00CC03CC"/>
    <w:rsid w:val="00CC045D"/>
    <w:rsid w:val="00CC04F3"/>
    <w:rsid w:val="00CC0D74"/>
    <w:rsid w:val="00CC1035"/>
    <w:rsid w:val="00CC1352"/>
    <w:rsid w:val="00CC15FA"/>
    <w:rsid w:val="00CC1765"/>
    <w:rsid w:val="00CC1A96"/>
    <w:rsid w:val="00CC1D8E"/>
    <w:rsid w:val="00CC24A5"/>
    <w:rsid w:val="00CC3E04"/>
    <w:rsid w:val="00CC48DD"/>
    <w:rsid w:val="00CC4C92"/>
    <w:rsid w:val="00CC4CDC"/>
    <w:rsid w:val="00CC5337"/>
    <w:rsid w:val="00CC5390"/>
    <w:rsid w:val="00CC53F1"/>
    <w:rsid w:val="00CC667D"/>
    <w:rsid w:val="00CC6D3F"/>
    <w:rsid w:val="00CC6F65"/>
    <w:rsid w:val="00CC70AB"/>
    <w:rsid w:val="00CC7544"/>
    <w:rsid w:val="00CD0766"/>
    <w:rsid w:val="00CD1478"/>
    <w:rsid w:val="00CD1603"/>
    <w:rsid w:val="00CD1614"/>
    <w:rsid w:val="00CD2E36"/>
    <w:rsid w:val="00CD30ED"/>
    <w:rsid w:val="00CD3387"/>
    <w:rsid w:val="00CD37E3"/>
    <w:rsid w:val="00CD4112"/>
    <w:rsid w:val="00CD4228"/>
    <w:rsid w:val="00CD444F"/>
    <w:rsid w:val="00CD4497"/>
    <w:rsid w:val="00CD5085"/>
    <w:rsid w:val="00CD5C88"/>
    <w:rsid w:val="00CD6111"/>
    <w:rsid w:val="00CD63CE"/>
    <w:rsid w:val="00CD6954"/>
    <w:rsid w:val="00CD6BD6"/>
    <w:rsid w:val="00CD7214"/>
    <w:rsid w:val="00CD7300"/>
    <w:rsid w:val="00CD75C8"/>
    <w:rsid w:val="00CE0322"/>
    <w:rsid w:val="00CE0746"/>
    <w:rsid w:val="00CE0CB3"/>
    <w:rsid w:val="00CE0FD5"/>
    <w:rsid w:val="00CE1889"/>
    <w:rsid w:val="00CE2BE2"/>
    <w:rsid w:val="00CE2D5D"/>
    <w:rsid w:val="00CE3279"/>
    <w:rsid w:val="00CE374F"/>
    <w:rsid w:val="00CE3763"/>
    <w:rsid w:val="00CE38EA"/>
    <w:rsid w:val="00CE3A89"/>
    <w:rsid w:val="00CE44DD"/>
    <w:rsid w:val="00CE4ACF"/>
    <w:rsid w:val="00CE5082"/>
    <w:rsid w:val="00CE5313"/>
    <w:rsid w:val="00CE5336"/>
    <w:rsid w:val="00CE59A6"/>
    <w:rsid w:val="00CE5E95"/>
    <w:rsid w:val="00CE5EB3"/>
    <w:rsid w:val="00CE611C"/>
    <w:rsid w:val="00CE62DE"/>
    <w:rsid w:val="00CE6B9F"/>
    <w:rsid w:val="00CE78CC"/>
    <w:rsid w:val="00CE7FC5"/>
    <w:rsid w:val="00CF0B70"/>
    <w:rsid w:val="00CF0E88"/>
    <w:rsid w:val="00CF0F02"/>
    <w:rsid w:val="00CF114C"/>
    <w:rsid w:val="00CF20BE"/>
    <w:rsid w:val="00CF3823"/>
    <w:rsid w:val="00CF3A94"/>
    <w:rsid w:val="00CF3E36"/>
    <w:rsid w:val="00CF540F"/>
    <w:rsid w:val="00CF5FAE"/>
    <w:rsid w:val="00CF6AE9"/>
    <w:rsid w:val="00D00DC3"/>
    <w:rsid w:val="00D01148"/>
    <w:rsid w:val="00D02126"/>
    <w:rsid w:val="00D028D4"/>
    <w:rsid w:val="00D03053"/>
    <w:rsid w:val="00D032C0"/>
    <w:rsid w:val="00D039A7"/>
    <w:rsid w:val="00D03B8B"/>
    <w:rsid w:val="00D03F0B"/>
    <w:rsid w:val="00D04921"/>
    <w:rsid w:val="00D04CF5"/>
    <w:rsid w:val="00D06751"/>
    <w:rsid w:val="00D07B66"/>
    <w:rsid w:val="00D106A6"/>
    <w:rsid w:val="00D12CB3"/>
    <w:rsid w:val="00D12D90"/>
    <w:rsid w:val="00D1365E"/>
    <w:rsid w:val="00D13C01"/>
    <w:rsid w:val="00D14267"/>
    <w:rsid w:val="00D15137"/>
    <w:rsid w:val="00D17980"/>
    <w:rsid w:val="00D17A01"/>
    <w:rsid w:val="00D21392"/>
    <w:rsid w:val="00D2180A"/>
    <w:rsid w:val="00D21BF9"/>
    <w:rsid w:val="00D21C33"/>
    <w:rsid w:val="00D21E34"/>
    <w:rsid w:val="00D224C2"/>
    <w:rsid w:val="00D233DB"/>
    <w:rsid w:val="00D23E5C"/>
    <w:rsid w:val="00D240BC"/>
    <w:rsid w:val="00D24161"/>
    <w:rsid w:val="00D2623C"/>
    <w:rsid w:val="00D2751B"/>
    <w:rsid w:val="00D307F8"/>
    <w:rsid w:val="00D30BC4"/>
    <w:rsid w:val="00D30D17"/>
    <w:rsid w:val="00D30EA4"/>
    <w:rsid w:val="00D31471"/>
    <w:rsid w:val="00D332C9"/>
    <w:rsid w:val="00D33E32"/>
    <w:rsid w:val="00D3431C"/>
    <w:rsid w:val="00D34694"/>
    <w:rsid w:val="00D349D7"/>
    <w:rsid w:val="00D34C5D"/>
    <w:rsid w:val="00D35594"/>
    <w:rsid w:val="00D356DF"/>
    <w:rsid w:val="00D359CB"/>
    <w:rsid w:val="00D35BCB"/>
    <w:rsid w:val="00D36089"/>
    <w:rsid w:val="00D3645E"/>
    <w:rsid w:val="00D36EC1"/>
    <w:rsid w:val="00D3737E"/>
    <w:rsid w:val="00D378F7"/>
    <w:rsid w:val="00D416CE"/>
    <w:rsid w:val="00D41F3E"/>
    <w:rsid w:val="00D4242C"/>
    <w:rsid w:val="00D4257A"/>
    <w:rsid w:val="00D433DB"/>
    <w:rsid w:val="00D438DC"/>
    <w:rsid w:val="00D442F5"/>
    <w:rsid w:val="00D44CFE"/>
    <w:rsid w:val="00D45996"/>
    <w:rsid w:val="00D46186"/>
    <w:rsid w:val="00D467D6"/>
    <w:rsid w:val="00D473F5"/>
    <w:rsid w:val="00D478C1"/>
    <w:rsid w:val="00D502A9"/>
    <w:rsid w:val="00D510C9"/>
    <w:rsid w:val="00D516AC"/>
    <w:rsid w:val="00D51B91"/>
    <w:rsid w:val="00D51C6C"/>
    <w:rsid w:val="00D5228E"/>
    <w:rsid w:val="00D52958"/>
    <w:rsid w:val="00D5306B"/>
    <w:rsid w:val="00D540EA"/>
    <w:rsid w:val="00D54A8A"/>
    <w:rsid w:val="00D566C3"/>
    <w:rsid w:val="00D56C1C"/>
    <w:rsid w:val="00D57179"/>
    <w:rsid w:val="00D57398"/>
    <w:rsid w:val="00D60DF6"/>
    <w:rsid w:val="00D626C2"/>
    <w:rsid w:val="00D62736"/>
    <w:rsid w:val="00D638ED"/>
    <w:rsid w:val="00D63DC5"/>
    <w:rsid w:val="00D63E94"/>
    <w:rsid w:val="00D63F0F"/>
    <w:rsid w:val="00D646F8"/>
    <w:rsid w:val="00D64F2F"/>
    <w:rsid w:val="00D65134"/>
    <w:rsid w:val="00D65C12"/>
    <w:rsid w:val="00D662C8"/>
    <w:rsid w:val="00D665BE"/>
    <w:rsid w:val="00D665C9"/>
    <w:rsid w:val="00D6728C"/>
    <w:rsid w:val="00D67D71"/>
    <w:rsid w:val="00D7028E"/>
    <w:rsid w:val="00D70D0D"/>
    <w:rsid w:val="00D71440"/>
    <w:rsid w:val="00D716CB"/>
    <w:rsid w:val="00D72BD3"/>
    <w:rsid w:val="00D72E28"/>
    <w:rsid w:val="00D73B1A"/>
    <w:rsid w:val="00D747D1"/>
    <w:rsid w:val="00D74816"/>
    <w:rsid w:val="00D74F77"/>
    <w:rsid w:val="00D75105"/>
    <w:rsid w:val="00D75152"/>
    <w:rsid w:val="00D80988"/>
    <w:rsid w:val="00D81E00"/>
    <w:rsid w:val="00D81EE6"/>
    <w:rsid w:val="00D82441"/>
    <w:rsid w:val="00D826D5"/>
    <w:rsid w:val="00D82AA5"/>
    <w:rsid w:val="00D82F19"/>
    <w:rsid w:val="00D83020"/>
    <w:rsid w:val="00D83080"/>
    <w:rsid w:val="00D833E4"/>
    <w:rsid w:val="00D83C7D"/>
    <w:rsid w:val="00D83E86"/>
    <w:rsid w:val="00D83F15"/>
    <w:rsid w:val="00D85289"/>
    <w:rsid w:val="00D87799"/>
    <w:rsid w:val="00D90097"/>
    <w:rsid w:val="00D904BF"/>
    <w:rsid w:val="00D90A63"/>
    <w:rsid w:val="00D90CCF"/>
    <w:rsid w:val="00D91120"/>
    <w:rsid w:val="00D91758"/>
    <w:rsid w:val="00D919D6"/>
    <w:rsid w:val="00D919E5"/>
    <w:rsid w:val="00D92A0C"/>
    <w:rsid w:val="00D9336D"/>
    <w:rsid w:val="00D93684"/>
    <w:rsid w:val="00D93872"/>
    <w:rsid w:val="00D94592"/>
    <w:rsid w:val="00D94D72"/>
    <w:rsid w:val="00D95106"/>
    <w:rsid w:val="00D95378"/>
    <w:rsid w:val="00D95DC9"/>
    <w:rsid w:val="00D97C07"/>
    <w:rsid w:val="00D97F1C"/>
    <w:rsid w:val="00DA0A5E"/>
    <w:rsid w:val="00DA0D16"/>
    <w:rsid w:val="00DA1F44"/>
    <w:rsid w:val="00DA2704"/>
    <w:rsid w:val="00DA5670"/>
    <w:rsid w:val="00DA7909"/>
    <w:rsid w:val="00DB09BB"/>
    <w:rsid w:val="00DB0AE2"/>
    <w:rsid w:val="00DB10E6"/>
    <w:rsid w:val="00DB3038"/>
    <w:rsid w:val="00DB5148"/>
    <w:rsid w:val="00DB65B6"/>
    <w:rsid w:val="00DB683B"/>
    <w:rsid w:val="00DB6A5F"/>
    <w:rsid w:val="00DB6A97"/>
    <w:rsid w:val="00DB6D2A"/>
    <w:rsid w:val="00DB6E3F"/>
    <w:rsid w:val="00DC0023"/>
    <w:rsid w:val="00DC08FB"/>
    <w:rsid w:val="00DC0D62"/>
    <w:rsid w:val="00DC1127"/>
    <w:rsid w:val="00DC159D"/>
    <w:rsid w:val="00DC1F9A"/>
    <w:rsid w:val="00DC22DC"/>
    <w:rsid w:val="00DC2A29"/>
    <w:rsid w:val="00DC3272"/>
    <w:rsid w:val="00DC4AA6"/>
    <w:rsid w:val="00DC516F"/>
    <w:rsid w:val="00DC5271"/>
    <w:rsid w:val="00DC57FD"/>
    <w:rsid w:val="00DC5A26"/>
    <w:rsid w:val="00DC5C35"/>
    <w:rsid w:val="00DC6A2F"/>
    <w:rsid w:val="00DC6E12"/>
    <w:rsid w:val="00DC7E32"/>
    <w:rsid w:val="00DD1492"/>
    <w:rsid w:val="00DD2087"/>
    <w:rsid w:val="00DD26FA"/>
    <w:rsid w:val="00DD28A0"/>
    <w:rsid w:val="00DD337B"/>
    <w:rsid w:val="00DD33A0"/>
    <w:rsid w:val="00DD3928"/>
    <w:rsid w:val="00DD40FE"/>
    <w:rsid w:val="00DD5131"/>
    <w:rsid w:val="00DD5DF9"/>
    <w:rsid w:val="00DD612F"/>
    <w:rsid w:val="00DD74E8"/>
    <w:rsid w:val="00DE06DC"/>
    <w:rsid w:val="00DE06E5"/>
    <w:rsid w:val="00DE1058"/>
    <w:rsid w:val="00DE1597"/>
    <w:rsid w:val="00DE16B8"/>
    <w:rsid w:val="00DE2267"/>
    <w:rsid w:val="00DE27A5"/>
    <w:rsid w:val="00DE2E1B"/>
    <w:rsid w:val="00DE3615"/>
    <w:rsid w:val="00DE37D5"/>
    <w:rsid w:val="00DE54BB"/>
    <w:rsid w:val="00DE5FD1"/>
    <w:rsid w:val="00DE6132"/>
    <w:rsid w:val="00DE629A"/>
    <w:rsid w:val="00DE6C9B"/>
    <w:rsid w:val="00DE6DFC"/>
    <w:rsid w:val="00DE73E8"/>
    <w:rsid w:val="00DE77F4"/>
    <w:rsid w:val="00DE7946"/>
    <w:rsid w:val="00DF07B5"/>
    <w:rsid w:val="00DF08DE"/>
    <w:rsid w:val="00DF09AC"/>
    <w:rsid w:val="00DF0BFB"/>
    <w:rsid w:val="00DF0EE8"/>
    <w:rsid w:val="00DF1618"/>
    <w:rsid w:val="00DF2987"/>
    <w:rsid w:val="00DF3EBF"/>
    <w:rsid w:val="00DF4768"/>
    <w:rsid w:val="00DF5206"/>
    <w:rsid w:val="00DF537D"/>
    <w:rsid w:val="00DF587E"/>
    <w:rsid w:val="00DF59F2"/>
    <w:rsid w:val="00DF5E78"/>
    <w:rsid w:val="00DF6596"/>
    <w:rsid w:val="00DF76C6"/>
    <w:rsid w:val="00E00618"/>
    <w:rsid w:val="00E0062E"/>
    <w:rsid w:val="00E01ECD"/>
    <w:rsid w:val="00E032A2"/>
    <w:rsid w:val="00E04FCD"/>
    <w:rsid w:val="00E056F7"/>
    <w:rsid w:val="00E05A63"/>
    <w:rsid w:val="00E05A90"/>
    <w:rsid w:val="00E05D6E"/>
    <w:rsid w:val="00E0689A"/>
    <w:rsid w:val="00E06FEE"/>
    <w:rsid w:val="00E10601"/>
    <w:rsid w:val="00E10E46"/>
    <w:rsid w:val="00E1199F"/>
    <w:rsid w:val="00E11C4A"/>
    <w:rsid w:val="00E11DEC"/>
    <w:rsid w:val="00E13885"/>
    <w:rsid w:val="00E14082"/>
    <w:rsid w:val="00E148AD"/>
    <w:rsid w:val="00E14B40"/>
    <w:rsid w:val="00E150FB"/>
    <w:rsid w:val="00E1524D"/>
    <w:rsid w:val="00E15566"/>
    <w:rsid w:val="00E1562B"/>
    <w:rsid w:val="00E15CBB"/>
    <w:rsid w:val="00E17A30"/>
    <w:rsid w:val="00E17B29"/>
    <w:rsid w:val="00E17F42"/>
    <w:rsid w:val="00E20B58"/>
    <w:rsid w:val="00E20E3D"/>
    <w:rsid w:val="00E2102E"/>
    <w:rsid w:val="00E22463"/>
    <w:rsid w:val="00E22512"/>
    <w:rsid w:val="00E22ADF"/>
    <w:rsid w:val="00E22E67"/>
    <w:rsid w:val="00E22F99"/>
    <w:rsid w:val="00E2323B"/>
    <w:rsid w:val="00E236DD"/>
    <w:rsid w:val="00E24286"/>
    <w:rsid w:val="00E253C1"/>
    <w:rsid w:val="00E25918"/>
    <w:rsid w:val="00E25FE0"/>
    <w:rsid w:val="00E2638E"/>
    <w:rsid w:val="00E266A3"/>
    <w:rsid w:val="00E272BB"/>
    <w:rsid w:val="00E30C2E"/>
    <w:rsid w:val="00E31238"/>
    <w:rsid w:val="00E31757"/>
    <w:rsid w:val="00E3231E"/>
    <w:rsid w:val="00E32497"/>
    <w:rsid w:val="00E32A8C"/>
    <w:rsid w:val="00E32DCA"/>
    <w:rsid w:val="00E33202"/>
    <w:rsid w:val="00E333A2"/>
    <w:rsid w:val="00E33BFF"/>
    <w:rsid w:val="00E33F22"/>
    <w:rsid w:val="00E34437"/>
    <w:rsid w:val="00E34832"/>
    <w:rsid w:val="00E349E2"/>
    <w:rsid w:val="00E36EF8"/>
    <w:rsid w:val="00E37B00"/>
    <w:rsid w:val="00E403C8"/>
    <w:rsid w:val="00E4072C"/>
    <w:rsid w:val="00E40C6E"/>
    <w:rsid w:val="00E43637"/>
    <w:rsid w:val="00E4430F"/>
    <w:rsid w:val="00E44941"/>
    <w:rsid w:val="00E44E2F"/>
    <w:rsid w:val="00E45D9E"/>
    <w:rsid w:val="00E45E1C"/>
    <w:rsid w:val="00E45E67"/>
    <w:rsid w:val="00E46DCE"/>
    <w:rsid w:val="00E50739"/>
    <w:rsid w:val="00E50B79"/>
    <w:rsid w:val="00E51244"/>
    <w:rsid w:val="00E51C4C"/>
    <w:rsid w:val="00E522A0"/>
    <w:rsid w:val="00E52C56"/>
    <w:rsid w:val="00E535F0"/>
    <w:rsid w:val="00E53A73"/>
    <w:rsid w:val="00E54C91"/>
    <w:rsid w:val="00E55485"/>
    <w:rsid w:val="00E55E8F"/>
    <w:rsid w:val="00E5627F"/>
    <w:rsid w:val="00E56BE4"/>
    <w:rsid w:val="00E57EC4"/>
    <w:rsid w:val="00E60155"/>
    <w:rsid w:val="00E6039E"/>
    <w:rsid w:val="00E60610"/>
    <w:rsid w:val="00E60D09"/>
    <w:rsid w:val="00E614E1"/>
    <w:rsid w:val="00E619ED"/>
    <w:rsid w:val="00E62D5B"/>
    <w:rsid w:val="00E63296"/>
    <w:rsid w:val="00E63B1E"/>
    <w:rsid w:val="00E6553C"/>
    <w:rsid w:val="00E656AD"/>
    <w:rsid w:val="00E65E03"/>
    <w:rsid w:val="00E66020"/>
    <w:rsid w:val="00E6669E"/>
    <w:rsid w:val="00E676BD"/>
    <w:rsid w:val="00E67E0D"/>
    <w:rsid w:val="00E70138"/>
    <w:rsid w:val="00E70B73"/>
    <w:rsid w:val="00E70D2D"/>
    <w:rsid w:val="00E73049"/>
    <w:rsid w:val="00E73603"/>
    <w:rsid w:val="00E73756"/>
    <w:rsid w:val="00E73EDC"/>
    <w:rsid w:val="00E7446E"/>
    <w:rsid w:val="00E751B5"/>
    <w:rsid w:val="00E759D4"/>
    <w:rsid w:val="00E75EA6"/>
    <w:rsid w:val="00E761EC"/>
    <w:rsid w:val="00E77676"/>
    <w:rsid w:val="00E77E9B"/>
    <w:rsid w:val="00E80807"/>
    <w:rsid w:val="00E8303C"/>
    <w:rsid w:val="00E83096"/>
    <w:rsid w:val="00E84FA2"/>
    <w:rsid w:val="00E85F24"/>
    <w:rsid w:val="00E86694"/>
    <w:rsid w:val="00E8703D"/>
    <w:rsid w:val="00E87107"/>
    <w:rsid w:val="00E8743F"/>
    <w:rsid w:val="00E87706"/>
    <w:rsid w:val="00E90978"/>
    <w:rsid w:val="00E91603"/>
    <w:rsid w:val="00E91FF1"/>
    <w:rsid w:val="00E92234"/>
    <w:rsid w:val="00E924A4"/>
    <w:rsid w:val="00E9282C"/>
    <w:rsid w:val="00E9306B"/>
    <w:rsid w:val="00E944F0"/>
    <w:rsid w:val="00E96E7E"/>
    <w:rsid w:val="00EA00DF"/>
    <w:rsid w:val="00EA0B95"/>
    <w:rsid w:val="00EA1795"/>
    <w:rsid w:val="00EA1B6A"/>
    <w:rsid w:val="00EA25E4"/>
    <w:rsid w:val="00EA26C2"/>
    <w:rsid w:val="00EA294C"/>
    <w:rsid w:val="00EA2C69"/>
    <w:rsid w:val="00EA32F5"/>
    <w:rsid w:val="00EA3880"/>
    <w:rsid w:val="00EA39F7"/>
    <w:rsid w:val="00EA3DEE"/>
    <w:rsid w:val="00EA3E70"/>
    <w:rsid w:val="00EA4B1E"/>
    <w:rsid w:val="00EA5847"/>
    <w:rsid w:val="00EA5AD2"/>
    <w:rsid w:val="00EA6A3C"/>
    <w:rsid w:val="00EA6BAE"/>
    <w:rsid w:val="00EA6DA1"/>
    <w:rsid w:val="00EA7515"/>
    <w:rsid w:val="00EA7612"/>
    <w:rsid w:val="00EA7B30"/>
    <w:rsid w:val="00EA7DC2"/>
    <w:rsid w:val="00EA7E2A"/>
    <w:rsid w:val="00EB0061"/>
    <w:rsid w:val="00EB10E3"/>
    <w:rsid w:val="00EB1180"/>
    <w:rsid w:val="00EB1E99"/>
    <w:rsid w:val="00EB2A07"/>
    <w:rsid w:val="00EB2FC5"/>
    <w:rsid w:val="00EB32C8"/>
    <w:rsid w:val="00EB39DB"/>
    <w:rsid w:val="00EB4CEC"/>
    <w:rsid w:val="00EB5C4F"/>
    <w:rsid w:val="00EB5CB1"/>
    <w:rsid w:val="00EB69DC"/>
    <w:rsid w:val="00EB77E9"/>
    <w:rsid w:val="00EB7FF1"/>
    <w:rsid w:val="00EC0867"/>
    <w:rsid w:val="00EC19B5"/>
    <w:rsid w:val="00EC1AFA"/>
    <w:rsid w:val="00EC1BC9"/>
    <w:rsid w:val="00EC2497"/>
    <w:rsid w:val="00EC25E3"/>
    <w:rsid w:val="00EC2716"/>
    <w:rsid w:val="00EC36E5"/>
    <w:rsid w:val="00EC3F6E"/>
    <w:rsid w:val="00EC45BE"/>
    <w:rsid w:val="00EC4F1D"/>
    <w:rsid w:val="00EC54CD"/>
    <w:rsid w:val="00EC5CFE"/>
    <w:rsid w:val="00EC5E36"/>
    <w:rsid w:val="00EC6A84"/>
    <w:rsid w:val="00EC6B00"/>
    <w:rsid w:val="00EC7069"/>
    <w:rsid w:val="00EC70C1"/>
    <w:rsid w:val="00EC7750"/>
    <w:rsid w:val="00ED0504"/>
    <w:rsid w:val="00ED0ACB"/>
    <w:rsid w:val="00ED3241"/>
    <w:rsid w:val="00ED3A20"/>
    <w:rsid w:val="00ED3DB7"/>
    <w:rsid w:val="00ED522A"/>
    <w:rsid w:val="00ED53FC"/>
    <w:rsid w:val="00ED75EF"/>
    <w:rsid w:val="00EE0F40"/>
    <w:rsid w:val="00EE1306"/>
    <w:rsid w:val="00EE1B4A"/>
    <w:rsid w:val="00EE1ED2"/>
    <w:rsid w:val="00EE22D8"/>
    <w:rsid w:val="00EE2800"/>
    <w:rsid w:val="00EE40AB"/>
    <w:rsid w:val="00EE40F8"/>
    <w:rsid w:val="00EE448D"/>
    <w:rsid w:val="00EE4A5A"/>
    <w:rsid w:val="00EE52F4"/>
    <w:rsid w:val="00EE6489"/>
    <w:rsid w:val="00EE6DB7"/>
    <w:rsid w:val="00EF048F"/>
    <w:rsid w:val="00EF1E20"/>
    <w:rsid w:val="00EF2D0C"/>
    <w:rsid w:val="00EF3353"/>
    <w:rsid w:val="00EF3B59"/>
    <w:rsid w:val="00EF5000"/>
    <w:rsid w:val="00EF5B60"/>
    <w:rsid w:val="00EF75CA"/>
    <w:rsid w:val="00EF78E7"/>
    <w:rsid w:val="00F00403"/>
    <w:rsid w:val="00F0069F"/>
    <w:rsid w:val="00F00B41"/>
    <w:rsid w:val="00F00D84"/>
    <w:rsid w:val="00F01EFD"/>
    <w:rsid w:val="00F025B7"/>
    <w:rsid w:val="00F0392D"/>
    <w:rsid w:val="00F03B7D"/>
    <w:rsid w:val="00F0441F"/>
    <w:rsid w:val="00F04DAF"/>
    <w:rsid w:val="00F04E27"/>
    <w:rsid w:val="00F054D3"/>
    <w:rsid w:val="00F056D1"/>
    <w:rsid w:val="00F05743"/>
    <w:rsid w:val="00F05C7A"/>
    <w:rsid w:val="00F0695C"/>
    <w:rsid w:val="00F06961"/>
    <w:rsid w:val="00F06E3F"/>
    <w:rsid w:val="00F07782"/>
    <w:rsid w:val="00F10282"/>
    <w:rsid w:val="00F11B83"/>
    <w:rsid w:val="00F12AA5"/>
    <w:rsid w:val="00F13A6A"/>
    <w:rsid w:val="00F13ACC"/>
    <w:rsid w:val="00F13C04"/>
    <w:rsid w:val="00F14924"/>
    <w:rsid w:val="00F14A64"/>
    <w:rsid w:val="00F14F2C"/>
    <w:rsid w:val="00F15D23"/>
    <w:rsid w:val="00F16359"/>
    <w:rsid w:val="00F16786"/>
    <w:rsid w:val="00F16819"/>
    <w:rsid w:val="00F16BA5"/>
    <w:rsid w:val="00F17EEB"/>
    <w:rsid w:val="00F207C5"/>
    <w:rsid w:val="00F21D40"/>
    <w:rsid w:val="00F221F4"/>
    <w:rsid w:val="00F2288C"/>
    <w:rsid w:val="00F24291"/>
    <w:rsid w:val="00F24761"/>
    <w:rsid w:val="00F255F3"/>
    <w:rsid w:val="00F256D1"/>
    <w:rsid w:val="00F25BC0"/>
    <w:rsid w:val="00F25DC2"/>
    <w:rsid w:val="00F267A4"/>
    <w:rsid w:val="00F270CB"/>
    <w:rsid w:val="00F27A1A"/>
    <w:rsid w:val="00F30B92"/>
    <w:rsid w:val="00F30E81"/>
    <w:rsid w:val="00F30EB7"/>
    <w:rsid w:val="00F31035"/>
    <w:rsid w:val="00F31B41"/>
    <w:rsid w:val="00F32F02"/>
    <w:rsid w:val="00F345A8"/>
    <w:rsid w:val="00F36023"/>
    <w:rsid w:val="00F3628C"/>
    <w:rsid w:val="00F37281"/>
    <w:rsid w:val="00F40DF3"/>
    <w:rsid w:val="00F41C75"/>
    <w:rsid w:val="00F43E68"/>
    <w:rsid w:val="00F44E9B"/>
    <w:rsid w:val="00F45A6C"/>
    <w:rsid w:val="00F45C75"/>
    <w:rsid w:val="00F46236"/>
    <w:rsid w:val="00F4627E"/>
    <w:rsid w:val="00F46605"/>
    <w:rsid w:val="00F469FC"/>
    <w:rsid w:val="00F47147"/>
    <w:rsid w:val="00F4731D"/>
    <w:rsid w:val="00F473F8"/>
    <w:rsid w:val="00F47577"/>
    <w:rsid w:val="00F47961"/>
    <w:rsid w:val="00F50724"/>
    <w:rsid w:val="00F507B6"/>
    <w:rsid w:val="00F507CF"/>
    <w:rsid w:val="00F511A0"/>
    <w:rsid w:val="00F51345"/>
    <w:rsid w:val="00F5169D"/>
    <w:rsid w:val="00F51976"/>
    <w:rsid w:val="00F521E6"/>
    <w:rsid w:val="00F53219"/>
    <w:rsid w:val="00F536A1"/>
    <w:rsid w:val="00F539E4"/>
    <w:rsid w:val="00F53DBA"/>
    <w:rsid w:val="00F53E3B"/>
    <w:rsid w:val="00F54C58"/>
    <w:rsid w:val="00F54EC5"/>
    <w:rsid w:val="00F553A8"/>
    <w:rsid w:val="00F56FFB"/>
    <w:rsid w:val="00F57AAB"/>
    <w:rsid w:val="00F6040C"/>
    <w:rsid w:val="00F61211"/>
    <w:rsid w:val="00F6144E"/>
    <w:rsid w:val="00F61638"/>
    <w:rsid w:val="00F62B2E"/>
    <w:rsid w:val="00F62CA5"/>
    <w:rsid w:val="00F63974"/>
    <w:rsid w:val="00F63C92"/>
    <w:rsid w:val="00F643FC"/>
    <w:rsid w:val="00F644DF"/>
    <w:rsid w:val="00F64B4E"/>
    <w:rsid w:val="00F65370"/>
    <w:rsid w:val="00F65D41"/>
    <w:rsid w:val="00F67040"/>
    <w:rsid w:val="00F671E5"/>
    <w:rsid w:val="00F6797B"/>
    <w:rsid w:val="00F70D3E"/>
    <w:rsid w:val="00F71475"/>
    <w:rsid w:val="00F71687"/>
    <w:rsid w:val="00F71DCE"/>
    <w:rsid w:val="00F72DC7"/>
    <w:rsid w:val="00F732D6"/>
    <w:rsid w:val="00F73CAB"/>
    <w:rsid w:val="00F7469D"/>
    <w:rsid w:val="00F74A6A"/>
    <w:rsid w:val="00F74CB3"/>
    <w:rsid w:val="00F75982"/>
    <w:rsid w:val="00F76F32"/>
    <w:rsid w:val="00F777A0"/>
    <w:rsid w:val="00F77E55"/>
    <w:rsid w:val="00F77EFE"/>
    <w:rsid w:val="00F80019"/>
    <w:rsid w:val="00F8176E"/>
    <w:rsid w:val="00F81926"/>
    <w:rsid w:val="00F8228A"/>
    <w:rsid w:val="00F822D4"/>
    <w:rsid w:val="00F82F35"/>
    <w:rsid w:val="00F83BC2"/>
    <w:rsid w:val="00F849D7"/>
    <w:rsid w:val="00F85C0D"/>
    <w:rsid w:val="00F8624C"/>
    <w:rsid w:val="00F86557"/>
    <w:rsid w:val="00F8727C"/>
    <w:rsid w:val="00F90DDA"/>
    <w:rsid w:val="00F91CA9"/>
    <w:rsid w:val="00F91F0A"/>
    <w:rsid w:val="00F92546"/>
    <w:rsid w:val="00F92FE9"/>
    <w:rsid w:val="00F9419B"/>
    <w:rsid w:val="00F94D90"/>
    <w:rsid w:val="00F954C9"/>
    <w:rsid w:val="00F956B0"/>
    <w:rsid w:val="00F96342"/>
    <w:rsid w:val="00F96484"/>
    <w:rsid w:val="00F96D83"/>
    <w:rsid w:val="00F96FA4"/>
    <w:rsid w:val="00F976B6"/>
    <w:rsid w:val="00FA0956"/>
    <w:rsid w:val="00FA1175"/>
    <w:rsid w:val="00FA1B55"/>
    <w:rsid w:val="00FA1F59"/>
    <w:rsid w:val="00FA3352"/>
    <w:rsid w:val="00FA39A7"/>
    <w:rsid w:val="00FA3AA0"/>
    <w:rsid w:val="00FA4B76"/>
    <w:rsid w:val="00FA5835"/>
    <w:rsid w:val="00FA58E8"/>
    <w:rsid w:val="00FA695D"/>
    <w:rsid w:val="00FA699F"/>
    <w:rsid w:val="00FA6B61"/>
    <w:rsid w:val="00FA6BF0"/>
    <w:rsid w:val="00FA6F85"/>
    <w:rsid w:val="00FA79C0"/>
    <w:rsid w:val="00FA7EC1"/>
    <w:rsid w:val="00FB00A1"/>
    <w:rsid w:val="00FB00AE"/>
    <w:rsid w:val="00FB060D"/>
    <w:rsid w:val="00FB2F92"/>
    <w:rsid w:val="00FB3B7E"/>
    <w:rsid w:val="00FB3E8B"/>
    <w:rsid w:val="00FB4071"/>
    <w:rsid w:val="00FB40E3"/>
    <w:rsid w:val="00FB4933"/>
    <w:rsid w:val="00FB61F4"/>
    <w:rsid w:val="00FB6400"/>
    <w:rsid w:val="00FB72AB"/>
    <w:rsid w:val="00FB7760"/>
    <w:rsid w:val="00FC0CC8"/>
    <w:rsid w:val="00FC15DB"/>
    <w:rsid w:val="00FC1C46"/>
    <w:rsid w:val="00FC1DCC"/>
    <w:rsid w:val="00FC2915"/>
    <w:rsid w:val="00FC3B59"/>
    <w:rsid w:val="00FC3E4D"/>
    <w:rsid w:val="00FC3EE0"/>
    <w:rsid w:val="00FC4213"/>
    <w:rsid w:val="00FC4783"/>
    <w:rsid w:val="00FC5141"/>
    <w:rsid w:val="00FC53AE"/>
    <w:rsid w:val="00FC5A62"/>
    <w:rsid w:val="00FC66A1"/>
    <w:rsid w:val="00FC758B"/>
    <w:rsid w:val="00FD07A2"/>
    <w:rsid w:val="00FD098E"/>
    <w:rsid w:val="00FD2B28"/>
    <w:rsid w:val="00FD2D0C"/>
    <w:rsid w:val="00FD325E"/>
    <w:rsid w:val="00FD430A"/>
    <w:rsid w:val="00FD44FD"/>
    <w:rsid w:val="00FD46F9"/>
    <w:rsid w:val="00FD5065"/>
    <w:rsid w:val="00FD5AC5"/>
    <w:rsid w:val="00FD6735"/>
    <w:rsid w:val="00FD6963"/>
    <w:rsid w:val="00FD6CA2"/>
    <w:rsid w:val="00FE2338"/>
    <w:rsid w:val="00FE2866"/>
    <w:rsid w:val="00FE2CF0"/>
    <w:rsid w:val="00FE3916"/>
    <w:rsid w:val="00FE3B4F"/>
    <w:rsid w:val="00FE467D"/>
    <w:rsid w:val="00FE520D"/>
    <w:rsid w:val="00FE52BA"/>
    <w:rsid w:val="00FE62B2"/>
    <w:rsid w:val="00FF0E86"/>
    <w:rsid w:val="00FF0FC9"/>
    <w:rsid w:val="00FF2AA6"/>
    <w:rsid w:val="00FF2F2A"/>
    <w:rsid w:val="00FF335E"/>
    <w:rsid w:val="00FF3F1E"/>
    <w:rsid w:val="00FF44E9"/>
    <w:rsid w:val="00FF4A5C"/>
    <w:rsid w:val="00FF5D97"/>
    <w:rsid w:val="00FF618B"/>
    <w:rsid w:val="00FF6B4B"/>
    <w:rsid w:val="00FF72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710B03"/>
  <w15:docId w15:val="{702515B5-808F-488A-A917-D3ECE5A200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84C9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1F5A90"/>
    <w:rPr>
      <w:color w:val="0000FF"/>
      <w:u w:val="single"/>
    </w:rPr>
  </w:style>
  <w:style w:type="paragraph" w:styleId="HTMLPreformatted">
    <w:name w:val="HTML Preformatted"/>
    <w:basedOn w:val="Normal"/>
    <w:link w:val="HTMLPreformattedChar"/>
    <w:uiPriority w:val="99"/>
    <w:semiHidden/>
    <w:unhideWhenUsed/>
    <w:rsid w:val="001F5A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1F5A90"/>
    <w:rPr>
      <w:rFonts w:ascii="Courier New" w:eastAsia="Times New Roman" w:hAnsi="Courier New" w:cs="Courier New"/>
      <w:sz w:val="20"/>
      <w:szCs w:val="20"/>
    </w:rPr>
  </w:style>
  <w:style w:type="paragraph" w:styleId="ListParagraph">
    <w:name w:val="List Paragraph"/>
    <w:basedOn w:val="Normal"/>
    <w:link w:val="ListParagraphChar"/>
    <w:uiPriority w:val="34"/>
    <w:qFormat/>
    <w:rsid w:val="006D69EE"/>
    <w:pPr>
      <w:ind w:left="720"/>
      <w:contextualSpacing/>
    </w:pPr>
  </w:style>
  <w:style w:type="character" w:customStyle="1" w:styleId="ListParagraphChar">
    <w:name w:val="List Paragraph Char"/>
    <w:link w:val="ListParagraph"/>
    <w:uiPriority w:val="34"/>
    <w:locked/>
    <w:rsid w:val="007B781B"/>
  </w:style>
  <w:style w:type="paragraph" w:customStyle="1" w:styleId="Normal0">
    <w:name w:val="[Normal]"/>
    <w:uiPriority w:val="99"/>
    <w:rsid w:val="00B671DA"/>
    <w:pPr>
      <w:widowControl w:val="0"/>
      <w:autoSpaceDE w:val="0"/>
      <w:autoSpaceDN w:val="0"/>
      <w:adjustRightInd w:val="0"/>
      <w:spacing w:after="0" w:line="240" w:lineRule="auto"/>
    </w:pPr>
    <w:rPr>
      <w:rFonts w:ascii="Arial" w:hAnsi="Arial" w:cs="Arial"/>
      <w:sz w:val="24"/>
      <w:szCs w:val="24"/>
    </w:rPr>
  </w:style>
  <w:style w:type="paragraph" w:styleId="Header">
    <w:name w:val="header"/>
    <w:basedOn w:val="Normal"/>
    <w:link w:val="HeaderChar"/>
    <w:uiPriority w:val="99"/>
    <w:semiHidden/>
    <w:unhideWhenUsed/>
    <w:rsid w:val="00472FF9"/>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472FF9"/>
  </w:style>
  <w:style w:type="paragraph" w:styleId="Footer">
    <w:name w:val="footer"/>
    <w:basedOn w:val="Normal"/>
    <w:link w:val="FooterChar"/>
    <w:uiPriority w:val="99"/>
    <w:semiHidden/>
    <w:unhideWhenUsed/>
    <w:rsid w:val="00472FF9"/>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472FF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436199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277C7F08-4A9D-494D-A02A-0F3DEF6CF6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7</TotalTime>
  <Pages>6</Pages>
  <Words>7189</Words>
  <Characters>40981</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lvani</dc:creator>
  <cp:lastModifiedBy>eva kartika</cp:lastModifiedBy>
  <cp:revision>12</cp:revision>
  <dcterms:created xsi:type="dcterms:W3CDTF">2019-08-02T08:12:00Z</dcterms:created>
  <dcterms:modified xsi:type="dcterms:W3CDTF">2019-08-30T0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f47b8d0-9cde-352e-bf5c-6e0545153ec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